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E97F7B" w:rsidRDefault="00A85944" w:rsidP="00FC4686">
      <w:pPr>
        <w:pStyle w:val="Title"/>
      </w:pPr>
      <w:r w:rsidRPr="00E97F7B">
        <w:t>SVEUČILIŠTE JOSIPA JURJA STROSSMAYERA U OSIJEKU</w:t>
      </w:r>
    </w:p>
    <w:p w14:paraId="07F91FA4" w14:textId="3675CDC5" w:rsidR="00A85944" w:rsidRPr="00E97F7B" w:rsidRDefault="00A85944" w:rsidP="00FC4686">
      <w:pPr>
        <w:pStyle w:val="Title"/>
      </w:pPr>
      <w:r w:rsidRPr="00E97F7B">
        <w:t>FAKULTET ELEKTROTEHNIKE, RAČUNARSTVA I</w:t>
      </w:r>
    </w:p>
    <w:p w14:paraId="671240B4" w14:textId="51B145D5" w:rsidR="0083143C" w:rsidRPr="00E97F7B" w:rsidRDefault="00A85944" w:rsidP="00FC4686">
      <w:pPr>
        <w:pStyle w:val="Title"/>
      </w:pPr>
      <w:r w:rsidRPr="00E97F7B">
        <w:t>INFORMACIJSKIH TEHNOLOGIJA</w:t>
      </w:r>
      <w:r w:rsidR="00431A85" w:rsidRPr="00E97F7B">
        <w:t xml:space="preserve"> </w:t>
      </w:r>
      <w:r w:rsidR="00883E5E">
        <w:t>OSIJEK</w:t>
      </w:r>
      <w:r w:rsidR="00C762FB">
        <w:t xml:space="preserve"> </w:t>
      </w:r>
      <w:r w:rsidR="00431A85" w:rsidRPr="00E97F7B">
        <w:t>(</w:t>
      </w:r>
      <w:r w:rsidR="00E97F7B">
        <w:t>Title</w:t>
      </w:r>
      <w:r w:rsidR="00431A85" w:rsidRPr="00E97F7B">
        <w:t xml:space="preserve"> stil)</w:t>
      </w:r>
    </w:p>
    <w:p w14:paraId="6FCE0D4F" w14:textId="77777777" w:rsidR="0017790D" w:rsidRDefault="0017790D" w:rsidP="0017790D">
      <w:pPr>
        <w:spacing w:after="358" w:line="259" w:lineRule="auto"/>
        <w:ind w:right="98"/>
      </w:pPr>
    </w:p>
    <w:p w14:paraId="7724B2C6" w14:textId="6A12D6F9" w:rsidR="0083143C" w:rsidRPr="00E97F7B" w:rsidRDefault="0017790D" w:rsidP="0017790D">
      <w:pPr>
        <w:spacing w:after="358" w:line="259" w:lineRule="auto"/>
        <w:ind w:right="98"/>
        <w:jc w:val="center"/>
      </w:pPr>
      <w:r>
        <w:rPr>
          <w:rFonts w:eastAsia="Times New Roman"/>
          <w:b/>
          <w:sz w:val="28"/>
        </w:rPr>
        <w:t>Sveučilišni diplomski studij</w:t>
      </w:r>
    </w:p>
    <w:p w14:paraId="55EB426D" w14:textId="77777777" w:rsidR="00037F75" w:rsidRPr="00E97F7B" w:rsidRDefault="00037F75" w:rsidP="00E97F7B"/>
    <w:p w14:paraId="3D602A09" w14:textId="77777777" w:rsidR="00037F75" w:rsidRPr="00E97F7B" w:rsidRDefault="00037F75" w:rsidP="00E97F7B"/>
    <w:p w14:paraId="2D397E54" w14:textId="77777777" w:rsidR="0083143C" w:rsidRPr="00E97F7B" w:rsidRDefault="0083143C" w:rsidP="00E97F7B"/>
    <w:p w14:paraId="11B014F1" w14:textId="77777777" w:rsidR="0083143C" w:rsidRPr="00E97F7B" w:rsidRDefault="0083143C" w:rsidP="00E97F7B"/>
    <w:p w14:paraId="2B200C69" w14:textId="77777777" w:rsidR="0083143C" w:rsidRPr="00E97F7B" w:rsidRDefault="0083143C" w:rsidP="00E97F7B"/>
    <w:p w14:paraId="3B946289" w14:textId="7A90EF24" w:rsidR="0017790D" w:rsidRDefault="0017790D" w:rsidP="0017790D">
      <w:pPr>
        <w:spacing w:after="72" w:line="259" w:lineRule="auto"/>
        <w:ind w:left="289"/>
        <w:jc w:val="center"/>
        <w:rPr>
          <w:rFonts w:eastAsia="Times New Roman"/>
          <w:b/>
          <w:sz w:val="36"/>
        </w:rPr>
      </w:pPr>
      <w:r>
        <w:rPr>
          <w:b/>
          <w:sz w:val="36"/>
        </w:rPr>
        <w:t>ANALIZA MOGUĆNOSTI VIŠEPLATFORMSKOG NATIVNOG RAZVOJA MOBILNIH APLIKACIJA</w:t>
      </w:r>
      <w:r>
        <w:rPr>
          <w:rFonts w:eastAsia="Times New Roman"/>
          <w:b/>
          <w:sz w:val="36"/>
        </w:rPr>
        <w:t xml:space="preserve"> </w:t>
      </w:r>
    </w:p>
    <w:p w14:paraId="253343F9" w14:textId="77777777" w:rsidR="0017790D" w:rsidRDefault="0017790D" w:rsidP="0017790D">
      <w:pPr>
        <w:spacing w:after="72" w:line="259" w:lineRule="auto"/>
        <w:ind w:left="289"/>
        <w:jc w:val="center"/>
      </w:pPr>
    </w:p>
    <w:p w14:paraId="2B22A8F2" w14:textId="4047CC2B" w:rsidR="0083143C" w:rsidRPr="00E97F7B" w:rsidRDefault="00E97F7B" w:rsidP="00FC4686">
      <w:pPr>
        <w:pStyle w:val="Title"/>
      </w:pPr>
      <w:r w:rsidRPr="00FC4686">
        <w:t>Diplomski</w:t>
      </w:r>
      <w:r w:rsidRPr="00E97F7B">
        <w:t xml:space="preserve"> rad</w:t>
      </w:r>
    </w:p>
    <w:p w14:paraId="6BB8156B" w14:textId="77777777" w:rsidR="0083143C" w:rsidRPr="00E97F7B" w:rsidRDefault="0083143C" w:rsidP="00E97F7B"/>
    <w:p w14:paraId="6552823E" w14:textId="77777777" w:rsidR="005A532A" w:rsidRPr="00E97F7B" w:rsidRDefault="005A532A" w:rsidP="00E97F7B"/>
    <w:p w14:paraId="295B742B" w14:textId="77777777" w:rsidR="005A532A" w:rsidRPr="00E97F7B" w:rsidRDefault="005A532A" w:rsidP="00E97F7B"/>
    <w:p w14:paraId="348461D3" w14:textId="39ACC7DB" w:rsidR="005A532A" w:rsidRPr="00E97F7B" w:rsidRDefault="0017790D" w:rsidP="00FC4686">
      <w:pPr>
        <w:pStyle w:val="Subtitle"/>
      </w:pPr>
      <w:r>
        <w:t xml:space="preserve">Ivan </w:t>
      </w:r>
      <w:proofErr w:type="spellStart"/>
      <w:r>
        <w:t>Štajcer</w:t>
      </w:r>
      <w:proofErr w:type="spellEnd"/>
    </w:p>
    <w:p w14:paraId="55A9AB13" w14:textId="25D844C8" w:rsidR="005A532A" w:rsidRPr="00E97F7B" w:rsidRDefault="005A532A" w:rsidP="00E97F7B"/>
    <w:p w14:paraId="74D3782E" w14:textId="6FB68082" w:rsidR="00A85944" w:rsidRPr="00E97F7B" w:rsidRDefault="00A85944" w:rsidP="00E97F7B"/>
    <w:p w14:paraId="476CE88C" w14:textId="38221D4C" w:rsidR="00A85944" w:rsidRPr="00E97F7B" w:rsidRDefault="00A85944" w:rsidP="00E97F7B"/>
    <w:p w14:paraId="0FCACFAB" w14:textId="728D8B8A" w:rsidR="00A85944" w:rsidRPr="00E97F7B" w:rsidRDefault="00A85944" w:rsidP="00E97F7B"/>
    <w:p w14:paraId="19E011F9" w14:textId="77777777" w:rsidR="00A85944" w:rsidRPr="00E97F7B" w:rsidRDefault="00A85944" w:rsidP="00E97F7B"/>
    <w:p w14:paraId="6914E66B" w14:textId="652A2DA2" w:rsidR="005A532A" w:rsidRPr="00E97F7B" w:rsidRDefault="00A85944" w:rsidP="00FC4686">
      <w:pPr>
        <w:pStyle w:val="Title"/>
      </w:pPr>
      <w:r w:rsidRPr="00E97F7B">
        <w:t xml:space="preserve">Osijek, </w:t>
      </w:r>
      <w:r w:rsidR="0017790D">
        <w:t>2022.</w:t>
      </w:r>
    </w:p>
    <w:p w14:paraId="5378E7FD" w14:textId="1FF0BF02" w:rsidR="00431A85" w:rsidRPr="00431A85" w:rsidRDefault="00431A85" w:rsidP="00FC2E42">
      <w:pPr>
        <w:pStyle w:val="Heading5"/>
      </w:pPr>
      <w:r>
        <w:lastRenderedPageBreak/>
        <w:t>SADRŽAJ</w:t>
      </w:r>
    </w:p>
    <w:p w14:paraId="001169E6" w14:textId="7448BA24" w:rsidR="00BA18C3" w:rsidRDefault="00373C3B">
      <w:pPr>
        <w:pStyle w:val="TOC1"/>
        <w:tabs>
          <w:tab w:val="right" w:leader="dot" w:pos="9344"/>
        </w:tabs>
        <w:rPr>
          <w:rFonts w:asciiTheme="minorHAnsi" w:eastAsiaTheme="minorEastAsia" w:hAnsiTheme="minorHAnsi" w:cstheme="minorBidi"/>
          <w:b w:val="0"/>
          <w:bCs w:val="0"/>
          <w:iCs w:val="0"/>
          <w:noProof/>
          <w:color w:val="auto"/>
          <w:lang w:val="en-HR" w:eastAsia="en-GB"/>
        </w:rPr>
      </w:pPr>
      <w:r>
        <w:rPr>
          <w:rFonts w:asciiTheme="minorHAnsi" w:hAnsiTheme="minorHAnsi"/>
          <w:b w:val="0"/>
          <w:bCs w:val="0"/>
          <w:i/>
          <w:iCs w:val="0"/>
        </w:rPr>
        <w:fldChar w:fldCharType="begin"/>
      </w:r>
      <w:r>
        <w:rPr>
          <w:rFonts w:asciiTheme="minorHAnsi" w:hAnsiTheme="minorHAnsi"/>
          <w:b w:val="0"/>
          <w:bCs w:val="0"/>
          <w:i/>
          <w:iCs w:val="0"/>
        </w:rPr>
        <w:instrText xml:space="preserve"> TOC \o "1-</w:instrText>
      </w:r>
      <w:r w:rsidR="003C1056">
        <w:rPr>
          <w:rFonts w:asciiTheme="minorHAnsi" w:hAnsiTheme="minorHAnsi"/>
          <w:b w:val="0"/>
          <w:bCs w:val="0"/>
          <w:i/>
          <w:iCs w:val="0"/>
        </w:rPr>
        <w:instrText>4</w:instrText>
      </w:r>
      <w:r>
        <w:rPr>
          <w:rFonts w:asciiTheme="minorHAnsi" w:hAnsiTheme="minorHAnsi"/>
          <w:b w:val="0"/>
          <w:bCs w:val="0"/>
          <w:i/>
          <w:iCs w:val="0"/>
        </w:rPr>
        <w:instrText xml:space="preserve">" \h \z \u </w:instrText>
      </w:r>
      <w:r>
        <w:rPr>
          <w:rFonts w:asciiTheme="minorHAnsi" w:hAnsiTheme="minorHAnsi"/>
          <w:b w:val="0"/>
          <w:bCs w:val="0"/>
          <w:i/>
          <w:iCs w:val="0"/>
        </w:rPr>
        <w:fldChar w:fldCharType="separate"/>
      </w:r>
      <w:hyperlink w:anchor="_Toc107480748" w:history="1">
        <w:r w:rsidR="00BA18C3" w:rsidRPr="0043089E">
          <w:rPr>
            <w:rStyle w:val="Hyperlink"/>
            <w:noProof/>
          </w:rPr>
          <w:t>1. UVOD</w:t>
        </w:r>
        <w:r w:rsidR="00BA18C3">
          <w:rPr>
            <w:noProof/>
            <w:webHidden/>
          </w:rPr>
          <w:tab/>
        </w:r>
        <w:r w:rsidR="00BA18C3">
          <w:rPr>
            <w:noProof/>
            <w:webHidden/>
          </w:rPr>
          <w:fldChar w:fldCharType="begin"/>
        </w:r>
        <w:r w:rsidR="00BA18C3">
          <w:rPr>
            <w:noProof/>
            <w:webHidden/>
          </w:rPr>
          <w:instrText xml:space="preserve"> PAGEREF _Toc107480748 \h </w:instrText>
        </w:r>
        <w:r w:rsidR="00BA18C3">
          <w:rPr>
            <w:noProof/>
            <w:webHidden/>
          </w:rPr>
        </w:r>
        <w:r w:rsidR="00BA18C3">
          <w:rPr>
            <w:noProof/>
            <w:webHidden/>
          </w:rPr>
          <w:fldChar w:fldCharType="separate"/>
        </w:r>
        <w:r w:rsidR="00BA18C3">
          <w:rPr>
            <w:noProof/>
            <w:webHidden/>
          </w:rPr>
          <w:t>1</w:t>
        </w:r>
        <w:r w:rsidR="00BA18C3">
          <w:rPr>
            <w:noProof/>
            <w:webHidden/>
          </w:rPr>
          <w:fldChar w:fldCharType="end"/>
        </w:r>
      </w:hyperlink>
    </w:p>
    <w:p w14:paraId="37184CCF" w14:textId="09B23431"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49" w:history="1">
        <w:r w:rsidRPr="0043089E">
          <w:rPr>
            <w:rStyle w:val="Hyperlink"/>
            <w:noProof/>
          </w:rPr>
          <w:t>1.1. Zadatak diplomskog rada</w:t>
        </w:r>
        <w:r>
          <w:rPr>
            <w:noProof/>
            <w:webHidden/>
          </w:rPr>
          <w:tab/>
        </w:r>
        <w:r>
          <w:rPr>
            <w:noProof/>
            <w:webHidden/>
          </w:rPr>
          <w:fldChar w:fldCharType="begin"/>
        </w:r>
        <w:r>
          <w:rPr>
            <w:noProof/>
            <w:webHidden/>
          </w:rPr>
          <w:instrText xml:space="preserve"> PAGEREF _Toc107480749 \h </w:instrText>
        </w:r>
        <w:r>
          <w:rPr>
            <w:noProof/>
            <w:webHidden/>
          </w:rPr>
        </w:r>
        <w:r>
          <w:rPr>
            <w:noProof/>
            <w:webHidden/>
          </w:rPr>
          <w:fldChar w:fldCharType="separate"/>
        </w:r>
        <w:r>
          <w:rPr>
            <w:noProof/>
            <w:webHidden/>
          </w:rPr>
          <w:t>2</w:t>
        </w:r>
        <w:r>
          <w:rPr>
            <w:noProof/>
            <w:webHidden/>
          </w:rPr>
          <w:fldChar w:fldCharType="end"/>
        </w:r>
      </w:hyperlink>
    </w:p>
    <w:p w14:paraId="3A477A24" w14:textId="39761405"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50" w:history="1">
        <w:r w:rsidRPr="0043089E">
          <w:rPr>
            <w:rStyle w:val="Hyperlink"/>
            <w:noProof/>
          </w:rPr>
          <w:t>2. UVOD U PROBLEMATIKU</w:t>
        </w:r>
        <w:r>
          <w:rPr>
            <w:noProof/>
            <w:webHidden/>
          </w:rPr>
          <w:tab/>
        </w:r>
        <w:r>
          <w:rPr>
            <w:noProof/>
            <w:webHidden/>
          </w:rPr>
          <w:fldChar w:fldCharType="begin"/>
        </w:r>
        <w:r>
          <w:rPr>
            <w:noProof/>
            <w:webHidden/>
          </w:rPr>
          <w:instrText xml:space="preserve"> PAGEREF _Toc107480750 \h </w:instrText>
        </w:r>
        <w:r>
          <w:rPr>
            <w:noProof/>
            <w:webHidden/>
          </w:rPr>
        </w:r>
        <w:r>
          <w:rPr>
            <w:noProof/>
            <w:webHidden/>
          </w:rPr>
          <w:fldChar w:fldCharType="separate"/>
        </w:r>
        <w:r>
          <w:rPr>
            <w:noProof/>
            <w:webHidden/>
          </w:rPr>
          <w:t>3</w:t>
        </w:r>
        <w:r>
          <w:rPr>
            <w:noProof/>
            <w:webHidden/>
          </w:rPr>
          <w:fldChar w:fldCharType="end"/>
        </w:r>
      </w:hyperlink>
    </w:p>
    <w:p w14:paraId="63258F7E" w14:textId="0D586A16"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51" w:history="1">
        <w:r w:rsidRPr="0043089E">
          <w:rPr>
            <w:rStyle w:val="Hyperlink"/>
            <w:noProof/>
          </w:rPr>
          <w:t>2.1. Izazovi u razvoju aplikacije</w:t>
        </w:r>
        <w:r>
          <w:rPr>
            <w:noProof/>
            <w:webHidden/>
          </w:rPr>
          <w:tab/>
        </w:r>
        <w:r>
          <w:rPr>
            <w:noProof/>
            <w:webHidden/>
          </w:rPr>
          <w:fldChar w:fldCharType="begin"/>
        </w:r>
        <w:r>
          <w:rPr>
            <w:noProof/>
            <w:webHidden/>
          </w:rPr>
          <w:instrText xml:space="preserve"> PAGEREF _Toc107480751 \h </w:instrText>
        </w:r>
        <w:r>
          <w:rPr>
            <w:noProof/>
            <w:webHidden/>
          </w:rPr>
        </w:r>
        <w:r>
          <w:rPr>
            <w:noProof/>
            <w:webHidden/>
          </w:rPr>
          <w:fldChar w:fldCharType="separate"/>
        </w:r>
        <w:r>
          <w:rPr>
            <w:noProof/>
            <w:webHidden/>
          </w:rPr>
          <w:t>3</w:t>
        </w:r>
        <w:r>
          <w:rPr>
            <w:noProof/>
            <w:webHidden/>
          </w:rPr>
          <w:fldChar w:fldCharType="end"/>
        </w:r>
      </w:hyperlink>
    </w:p>
    <w:p w14:paraId="32FEBB80" w14:textId="5BEFFD22"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52" w:history="1">
        <w:r w:rsidRPr="0043089E">
          <w:rPr>
            <w:rStyle w:val="Hyperlink"/>
            <w:noProof/>
          </w:rPr>
          <w:t>2.2. Trenutno stanje razvoja mobilnih aplikacija</w:t>
        </w:r>
        <w:r>
          <w:rPr>
            <w:noProof/>
            <w:webHidden/>
          </w:rPr>
          <w:tab/>
        </w:r>
        <w:r>
          <w:rPr>
            <w:noProof/>
            <w:webHidden/>
          </w:rPr>
          <w:fldChar w:fldCharType="begin"/>
        </w:r>
        <w:r>
          <w:rPr>
            <w:noProof/>
            <w:webHidden/>
          </w:rPr>
          <w:instrText xml:space="preserve"> PAGEREF _Toc107480752 \h </w:instrText>
        </w:r>
        <w:r>
          <w:rPr>
            <w:noProof/>
            <w:webHidden/>
          </w:rPr>
        </w:r>
        <w:r>
          <w:rPr>
            <w:noProof/>
            <w:webHidden/>
          </w:rPr>
          <w:fldChar w:fldCharType="separate"/>
        </w:r>
        <w:r>
          <w:rPr>
            <w:noProof/>
            <w:webHidden/>
          </w:rPr>
          <w:t>3</w:t>
        </w:r>
        <w:r>
          <w:rPr>
            <w:noProof/>
            <w:webHidden/>
          </w:rPr>
          <w:fldChar w:fldCharType="end"/>
        </w:r>
      </w:hyperlink>
    </w:p>
    <w:p w14:paraId="716BF876" w14:textId="24F50569"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53" w:history="1">
        <w:r w:rsidRPr="0043089E">
          <w:rPr>
            <w:rStyle w:val="Hyperlink"/>
            <w:noProof/>
          </w:rPr>
          <w:t>2.3. Primjeri aplikacija</w:t>
        </w:r>
        <w:r>
          <w:rPr>
            <w:noProof/>
            <w:webHidden/>
          </w:rPr>
          <w:tab/>
        </w:r>
        <w:r>
          <w:rPr>
            <w:noProof/>
            <w:webHidden/>
          </w:rPr>
          <w:fldChar w:fldCharType="begin"/>
        </w:r>
        <w:r>
          <w:rPr>
            <w:noProof/>
            <w:webHidden/>
          </w:rPr>
          <w:instrText xml:space="preserve"> PAGEREF _Toc107480753 \h </w:instrText>
        </w:r>
        <w:r>
          <w:rPr>
            <w:noProof/>
            <w:webHidden/>
          </w:rPr>
        </w:r>
        <w:r>
          <w:rPr>
            <w:noProof/>
            <w:webHidden/>
          </w:rPr>
          <w:fldChar w:fldCharType="separate"/>
        </w:r>
        <w:r>
          <w:rPr>
            <w:noProof/>
            <w:webHidden/>
          </w:rPr>
          <w:t>3</w:t>
        </w:r>
        <w:r>
          <w:rPr>
            <w:noProof/>
            <w:webHidden/>
          </w:rPr>
          <w:fldChar w:fldCharType="end"/>
        </w:r>
      </w:hyperlink>
    </w:p>
    <w:p w14:paraId="5627B456" w14:textId="3B74E25B"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54" w:history="1">
        <w:r w:rsidRPr="0043089E">
          <w:rPr>
            <w:rStyle w:val="Hyperlink"/>
            <w:noProof/>
          </w:rPr>
          <w:t>3. KORIŠTENE TEHNOLOGIJE I ALATI</w:t>
        </w:r>
        <w:r>
          <w:rPr>
            <w:noProof/>
            <w:webHidden/>
          </w:rPr>
          <w:tab/>
        </w:r>
        <w:r>
          <w:rPr>
            <w:noProof/>
            <w:webHidden/>
          </w:rPr>
          <w:fldChar w:fldCharType="begin"/>
        </w:r>
        <w:r>
          <w:rPr>
            <w:noProof/>
            <w:webHidden/>
          </w:rPr>
          <w:instrText xml:space="preserve"> PAGEREF _Toc107480754 \h </w:instrText>
        </w:r>
        <w:r>
          <w:rPr>
            <w:noProof/>
            <w:webHidden/>
          </w:rPr>
        </w:r>
        <w:r>
          <w:rPr>
            <w:noProof/>
            <w:webHidden/>
          </w:rPr>
          <w:fldChar w:fldCharType="separate"/>
        </w:r>
        <w:r>
          <w:rPr>
            <w:noProof/>
            <w:webHidden/>
          </w:rPr>
          <w:t>4</w:t>
        </w:r>
        <w:r>
          <w:rPr>
            <w:noProof/>
            <w:webHidden/>
          </w:rPr>
          <w:fldChar w:fldCharType="end"/>
        </w:r>
      </w:hyperlink>
    </w:p>
    <w:p w14:paraId="4C3E2F9E" w14:textId="0204E271"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55" w:history="1">
        <w:r w:rsidRPr="0043089E">
          <w:rPr>
            <w:rStyle w:val="Hyperlink"/>
            <w:noProof/>
          </w:rPr>
          <w:t>3.1. Funkcijski i nefunkcijski zahtijevi na aplikaciji</w:t>
        </w:r>
        <w:r>
          <w:rPr>
            <w:noProof/>
            <w:webHidden/>
          </w:rPr>
          <w:tab/>
        </w:r>
        <w:r>
          <w:rPr>
            <w:noProof/>
            <w:webHidden/>
          </w:rPr>
          <w:fldChar w:fldCharType="begin"/>
        </w:r>
        <w:r>
          <w:rPr>
            <w:noProof/>
            <w:webHidden/>
          </w:rPr>
          <w:instrText xml:space="preserve"> PAGEREF _Toc107480755 \h </w:instrText>
        </w:r>
        <w:r>
          <w:rPr>
            <w:noProof/>
            <w:webHidden/>
          </w:rPr>
        </w:r>
        <w:r>
          <w:rPr>
            <w:noProof/>
            <w:webHidden/>
          </w:rPr>
          <w:fldChar w:fldCharType="separate"/>
        </w:r>
        <w:r>
          <w:rPr>
            <w:noProof/>
            <w:webHidden/>
          </w:rPr>
          <w:t>4</w:t>
        </w:r>
        <w:r>
          <w:rPr>
            <w:noProof/>
            <w:webHidden/>
          </w:rPr>
          <w:fldChar w:fldCharType="end"/>
        </w:r>
      </w:hyperlink>
    </w:p>
    <w:p w14:paraId="08B59B37" w14:textId="3E9AEC8A"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56" w:history="1">
        <w:r w:rsidRPr="0043089E">
          <w:rPr>
            <w:rStyle w:val="Hyperlink"/>
            <w:noProof/>
          </w:rPr>
          <w:t>3.2. Korištene tehnologije, alati i jezici</w:t>
        </w:r>
        <w:r>
          <w:rPr>
            <w:noProof/>
            <w:webHidden/>
          </w:rPr>
          <w:tab/>
        </w:r>
        <w:r>
          <w:rPr>
            <w:noProof/>
            <w:webHidden/>
          </w:rPr>
          <w:fldChar w:fldCharType="begin"/>
        </w:r>
        <w:r>
          <w:rPr>
            <w:noProof/>
            <w:webHidden/>
          </w:rPr>
          <w:instrText xml:space="preserve"> PAGEREF _Toc107480756 \h </w:instrText>
        </w:r>
        <w:r>
          <w:rPr>
            <w:noProof/>
            <w:webHidden/>
          </w:rPr>
        </w:r>
        <w:r>
          <w:rPr>
            <w:noProof/>
            <w:webHidden/>
          </w:rPr>
          <w:fldChar w:fldCharType="separate"/>
        </w:r>
        <w:r>
          <w:rPr>
            <w:noProof/>
            <w:webHidden/>
          </w:rPr>
          <w:t>4</w:t>
        </w:r>
        <w:r>
          <w:rPr>
            <w:noProof/>
            <w:webHidden/>
          </w:rPr>
          <w:fldChar w:fldCharType="end"/>
        </w:r>
      </w:hyperlink>
    </w:p>
    <w:p w14:paraId="3A104627" w14:textId="548BB7AD" w:rsidR="00BA18C3" w:rsidRDefault="00BA18C3">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07480757" w:history="1">
        <w:r w:rsidRPr="0043089E">
          <w:rPr>
            <w:rStyle w:val="Hyperlink"/>
            <w:noProof/>
          </w:rPr>
          <w:t>3.2.1. Flutter</w:t>
        </w:r>
        <w:r>
          <w:rPr>
            <w:noProof/>
            <w:webHidden/>
          </w:rPr>
          <w:tab/>
        </w:r>
        <w:r>
          <w:rPr>
            <w:noProof/>
            <w:webHidden/>
          </w:rPr>
          <w:fldChar w:fldCharType="begin"/>
        </w:r>
        <w:r>
          <w:rPr>
            <w:noProof/>
            <w:webHidden/>
          </w:rPr>
          <w:instrText xml:space="preserve"> PAGEREF _Toc107480757 \h </w:instrText>
        </w:r>
        <w:r>
          <w:rPr>
            <w:noProof/>
            <w:webHidden/>
          </w:rPr>
        </w:r>
        <w:r>
          <w:rPr>
            <w:noProof/>
            <w:webHidden/>
          </w:rPr>
          <w:fldChar w:fldCharType="separate"/>
        </w:r>
        <w:r>
          <w:rPr>
            <w:noProof/>
            <w:webHidden/>
          </w:rPr>
          <w:t>4</w:t>
        </w:r>
        <w:r>
          <w:rPr>
            <w:noProof/>
            <w:webHidden/>
          </w:rPr>
          <w:fldChar w:fldCharType="end"/>
        </w:r>
      </w:hyperlink>
    </w:p>
    <w:p w14:paraId="1D601059" w14:textId="0D5FB6EB" w:rsidR="00BA18C3" w:rsidRDefault="00BA18C3">
      <w:pPr>
        <w:pStyle w:val="TOC4"/>
        <w:tabs>
          <w:tab w:val="left" w:pos="1680"/>
          <w:tab w:val="right" w:leader="dot" w:pos="9344"/>
        </w:tabs>
        <w:rPr>
          <w:rFonts w:eastAsiaTheme="minorEastAsia" w:cstheme="minorBidi"/>
          <w:noProof/>
          <w:color w:val="auto"/>
          <w:sz w:val="24"/>
          <w:szCs w:val="24"/>
          <w:lang w:val="en-HR" w:eastAsia="en-GB"/>
        </w:rPr>
      </w:pPr>
      <w:hyperlink w:anchor="_Toc107480758" w:history="1">
        <w:r w:rsidRPr="0043089E">
          <w:rPr>
            <w:rStyle w:val="Hyperlink"/>
            <w:noProof/>
          </w:rPr>
          <w:t>3.2.1.1.</w:t>
        </w:r>
        <w:r>
          <w:rPr>
            <w:rFonts w:eastAsiaTheme="minorEastAsia" w:cstheme="minorBidi"/>
            <w:noProof/>
            <w:color w:val="auto"/>
            <w:sz w:val="24"/>
            <w:szCs w:val="24"/>
            <w:lang w:val="en-HR" w:eastAsia="en-GB"/>
          </w:rPr>
          <w:tab/>
        </w:r>
        <w:r w:rsidRPr="0043089E">
          <w:rPr>
            <w:rStyle w:val="Hyperlink"/>
            <w:noProof/>
          </w:rPr>
          <w:t>Arhitektura</w:t>
        </w:r>
        <w:r>
          <w:rPr>
            <w:noProof/>
            <w:webHidden/>
          </w:rPr>
          <w:tab/>
        </w:r>
        <w:r>
          <w:rPr>
            <w:noProof/>
            <w:webHidden/>
          </w:rPr>
          <w:fldChar w:fldCharType="begin"/>
        </w:r>
        <w:r>
          <w:rPr>
            <w:noProof/>
            <w:webHidden/>
          </w:rPr>
          <w:instrText xml:space="preserve"> PAGEREF _Toc107480758 \h </w:instrText>
        </w:r>
        <w:r>
          <w:rPr>
            <w:noProof/>
            <w:webHidden/>
          </w:rPr>
        </w:r>
        <w:r>
          <w:rPr>
            <w:noProof/>
            <w:webHidden/>
          </w:rPr>
          <w:fldChar w:fldCharType="separate"/>
        </w:r>
        <w:r>
          <w:rPr>
            <w:noProof/>
            <w:webHidden/>
          </w:rPr>
          <w:t>4</w:t>
        </w:r>
        <w:r>
          <w:rPr>
            <w:noProof/>
            <w:webHidden/>
          </w:rPr>
          <w:fldChar w:fldCharType="end"/>
        </w:r>
      </w:hyperlink>
    </w:p>
    <w:p w14:paraId="095FF96E" w14:textId="540A9DDA" w:rsidR="00BA18C3" w:rsidRDefault="00BA18C3">
      <w:pPr>
        <w:pStyle w:val="TOC4"/>
        <w:tabs>
          <w:tab w:val="left" w:pos="1680"/>
          <w:tab w:val="right" w:leader="dot" w:pos="9344"/>
        </w:tabs>
        <w:rPr>
          <w:rFonts w:eastAsiaTheme="minorEastAsia" w:cstheme="minorBidi"/>
          <w:noProof/>
          <w:color w:val="auto"/>
          <w:sz w:val="24"/>
          <w:szCs w:val="24"/>
          <w:lang w:val="en-HR" w:eastAsia="en-GB"/>
        </w:rPr>
      </w:pPr>
      <w:hyperlink w:anchor="_Toc107480759" w:history="1">
        <w:r w:rsidRPr="0043089E">
          <w:rPr>
            <w:rStyle w:val="Hyperlink"/>
            <w:noProof/>
          </w:rPr>
          <w:t>3.2.1.2.</w:t>
        </w:r>
        <w:r>
          <w:rPr>
            <w:rFonts w:eastAsiaTheme="minorEastAsia" w:cstheme="minorBidi"/>
            <w:noProof/>
            <w:color w:val="auto"/>
            <w:sz w:val="24"/>
            <w:szCs w:val="24"/>
            <w:lang w:val="en-HR" w:eastAsia="en-GB"/>
          </w:rPr>
          <w:tab/>
        </w:r>
        <w:r w:rsidRPr="0043089E">
          <w:rPr>
            <w:rStyle w:val="Hyperlink"/>
            <w:noProof/>
          </w:rPr>
          <w:t>Widgeti i trenutno stanje aplikacije</w:t>
        </w:r>
        <w:r>
          <w:rPr>
            <w:noProof/>
            <w:webHidden/>
          </w:rPr>
          <w:tab/>
        </w:r>
        <w:r>
          <w:rPr>
            <w:noProof/>
            <w:webHidden/>
          </w:rPr>
          <w:fldChar w:fldCharType="begin"/>
        </w:r>
        <w:r>
          <w:rPr>
            <w:noProof/>
            <w:webHidden/>
          </w:rPr>
          <w:instrText xml:space="preserve"> PAGEREF _Toc107480759 \h </w:instrText>
        </w:r>
        <w:r>
          <w:rPr>
            <w:noProof/>
            <w:webHidden/>
          </w:rPr>
        </w:r>
        <w:r>
          <w:rPr>
            <w:noProof/>
            <w:webHidden/>
          </w:rPr>
          <w:fldChar w:fldCharType="separate"/>
        </w:r>
        <w:r>
          <w:rPr>
            <w:noProof/>
            <w:webHidden/>
          </w:rPr>
          <w:t>5</w:t>
        </w:r>
        <w:r>
          <w:rPr>
            <w:noProof/>
            <w:webHidden/>
          </w:rPr>
          <w:fldChar w:fldCharType="end"/>
        </w:r>
      </w:hyperlink>
    </w:p>
    <w:p w14:paraId="41F0B54C" w14:textId="445F9E3F" w:rsidR="00BA18C3" w:rsidRDefault="00BA18C3">
      <w:pPr>
        <w:pStyle w:val="TOC4"/>
        <w:tabs>
          <w:tab w:val="left" w:pos="1680"/>
          <w:tab w:val="right" w:leader="dot" w:pos="9344"/>
        </w:tabs>
        <w:rPr>
          <w:rFonts w:eastAsiaTheme="minorEastAsia" w:cstheme="minorBidi"/>
          <w:noProof/>
          <w:color w:val="auto"/>
          <w:sz w:val="24"/>
          <w:szCs w:val="24"/>
          <w:lang w:val="en-HR" w:eastAsia="en-GB"/>
        </w:rPr>
      </w:pPr>
      <w:hyperlink w:anchor="_Toc107480760" w:history="1">
        <w:r w:rsidRPr="0043089E">
          <w:rPr>
            <w:rStyle w:val="Hyperlink"/>
            <w:noProof/>
          </w:rPr>
          <w:t>3.2.1.3.</w:t>
        </w:r>
        <w:r>
          <w:rPr>
            <w:rFonts w:eastAsiaTheme="minorEastAsia" w:cstheme="minorBidi"/>
            <w:noProof/>
            <w:color w:val="auto"/>
            <w:sz w:val="24"/>
            <w:szCs w:val="24"/>
            <w:lang w:val="en-HR" w:eastAsia="en-GB"/>
          </w:rPr>
          <w:tab/>
        </w:r>
        <w:r w:rsidRPr="0043089E">
          <w:rPr>
            <w:rStyle w:val="Hyperlink"/>
            <w:noProof/>
          </w:rPr>
          <w:t>Propagacija stanja</w:t>
        </w:r>
        <w:r>
          <w:rPr>
            <w:noProof/>
            <w:webHidden/>
          </w:rPr>
          <w:tab/>
        </w:r>
        <w:r>
          <w:rPr>
            <w:noProof/>
            <w:webHidden/>
          </w:rPr>
          <w:fldChar w:fldCharType="begin"/>
        </w:r>
        <w:r>
          <w:rPr>
            <w:noProof/>
            <w:webHidden/>
          </w:rPr>
          <w:instrText xml:space="preserve"> PAGEREF _Toc107480760 \h </w:instrText>
        </w:r>
        <w:r>
          <w:rPr>
            <w:noProof/>
            <w:webHidden/>
          </w:rPr>
        </w:r>
        <w:r>
          <w:rPr>
            <w:noProof/>
            <w:webHidden/>
          </w:rPr>
          <w:fldChar w:fldCharType="separate"/>
        </w:r>
        <w:r>
          <w:rPr>
            <w:noProof/>
            <w:webHidden/>
          </w:rPr>
          <w:t>6</w:t>
        </w:r>
        <w:r>
          <w:rPr>
            <w:noProof/>
            <w:webHidden/>
          </w:rPr>
          <w:fldChar w:fldCharType="end"/>
        </w:r>
      </w:hyperlink>
    </w:p>
    <w:p w14:paraId="4A67F143" w14:textId="3C116B90" w:rsidR="00BA18C3" w:rsidRDefault="00BA18C3">
      <w:pPr>
        <w:pStyle w:val="TOC4"/>
        <w:tabs>
          <w:tab w:val="left" w:pos="1680"/>
          <w:tab w:val="right" w:leader="dot" w:pos="9344"/>
        </w:tabs>
        <w:rPr>
          <w:rFonts w:eastAsiaTheme="minorEastAsia" w:cstheme="minorBidi"/>
          <w:noProof/>
          <w:color w:val="auto"/>
          <w:sz w:val="24"/>
          <w:szCs w:val="24"/>
          <w:lang w:val="en-HR" w:eastAsia="en-GB"/>
        </w:rPr>
      </w:pPr>
      <w:hyperlink w:anchor="_Toc107480761" w:history="1">
        <w:r w:rsidRPr="0043089E">
          <w:rPr>
            <w:rStyle w:val="Hyperlink"/>
            <w:noProof/>
          </w:rPr>
          <w:t>3.2.1.4.</w:t>
        </w:r>
        <w:r>
          <w:rPr>
            <w:rFonts w:eastAsiaTheme="minorEastAsia" w:cstheme="minorBidi"/>
            <w:noProof/>
            <w:color w:val="auto"/>
            <w:sz w:val="24"/>
            <w:szCs w:val="24"/>
            <w:lang w:val="en-HR" w:eastAsia="en-GB"/>
          </w:rPr>
          <w:tab/>
        </w:r>
        <w:r w:rsidRPr="0043089E">
          <w:rPr>
            <w:rStyle w:val="Hyperlink"/>
            <w:noProof/>
          </w:rPr>
          <w:t>Prikazivanje korisničkog sučelja</w:t>
        </w:r>
        <w:r>
          <w:rPr>
            <w:noProof/>
            <w:webHidden/>
          </w:rPr>
          <w:tab/>
        </w:r>
        <w:r>
          <w:rPr>
            <w:noProof/>
            <w:webHidden/>
          </w:rPr>
          <w:fldChar w:fldCharType="begin"/>
        </w:r>
        <w:r>
          <w:rPr>
            <w:noProof/>
            <w:webHidden/>
          </w:rPr>
          <w:instrText xml:space="preserve"> PAGEREF _Toc107480761 \h </w:instrText>
        </w:r>
        <w:r>
          <w:rPr>
            <w:noProof/>
            <w:webHidden/>
          </w:rPr>
        </w:r>
        <w:r>
          <w:rPr>
            <w:noProof/>
            <w:webHidden/>
          </w:rPr>
          <w:fldChar w:fldCharType="separate"/>
        </w:r>
        <w:r>
          <w:rPr>
            <w:noProof/>
            <w:webHidden/>
          </w:rPr>
          <w:t>7</w:t>
        </w:r>
        <w:r>
          <w:rPr>
            <w:noProof/>
            <w:webHidden/>
          </w:rPr>
          <w:fldChar w:fldCharType="end"/>
        </w:r>
      </w:hyperlink>
    </w:p>
    <w:p w14:paraId="109F6A37" w14:textId="21B1C7B2" w:rsidR="00BA18C3" w:rsidRDefault="00BA18C3">
      <w:pPr>
        <w:pStyle w:val="TOC4"/>
        <w:tabs>
          <w:tab w:val="left" w:pos="1680"/>
          <w:tab w:val="right" w:leader="dot" w:pos="9344"/>
        </w:tabs>
        <w:rPr>
          <w:rFonts w:eastAsiaTheme="minorEastAsia" w:cstheme="minorBidi"/>
          <w:noProof/>
          <w:color w:val="auto"/>
          <w:sz w:val="24"/>
          <w:szCs w:val="24"/>
          <w:lang w:val="en-HR" w:eastAsia="en-GB"/>
        </w:rPr>
      </w:pPr>
      <w:hyperlink w:anchor="_Toc107480762" w:history="1">
        <w:r w:rsidRPr="0043089E">
          <w:rPr>
            <w:rStyle w:val="Hyperlink"/>
            <w:noProof/>
          </w:rPr>
          <w:t>3.2.1.5.</w:t>
        </w:r>
        <w:r>
          <w:rPr>
            <w:rFonts w:eastAsiaTheme="minorEastAsia" w:cstheme="minorBidi"/>
            <w:noProof/>
            <w:color w:val="auto"/>
            <w:sz w:val="24"/>
            <w:szCs w:val="24"/>
            <w:lang w:val="en-HR" w:eastAsia="en-GB"/>
          </w:rPr>
          <w:tab/>
        </w:r>
        <w:r w:rsidRPr="0043089E">
          <w:rPr>
            <w:rStyle w:val="Hyperlink"/>
            <w:noProof/>
          </w:rPr>
          <w:t>Prikazivanje promjene stanja</w:t>
        </w:r>
        <w:r>
          <w:rPr>
            <w:noProof/>
            <w:webHidden/>
          </w:rPr>
          <w:tab/>
        </w:r>
        <w:r>
          <w:rPr>
            <w:noProof/>
            <w:webHidden/>
          </w:rPr>
          <w:fldChar w:fldCharType="begin"/>
        </w:r>
        <w:r>
          <w:rPr>
            <w:noProof/>
            <w:webHidden/>
          </w:rPr>
          <w:instrText xml:space="preserve"> PAGEREF _Toc107480762 \h </w:instrText>
        </w:r>
        <w:r>
          <w:rPr>
            <w:noProof/>
            <w:webHidden/>
          </w:rPr>
        </w:r>
        <w:r>
          <w:rPr>
            <w:noProof/>
            <w:webHidden/>
          </w:rPr>
          <w:fldChar w:fldCharType="separate"/>
        </w:r>
        <w:r>
          <w:rPr>
            <w:noProof/>
            <w:webHidden/>
          </w:rPr>
          <w:t>10</w:t>
        </w:r>
        <w:r>
          <w:rPr>
            <w:noProof/>
            <w:webHidden/>
          </w:rPr>
          <w:fldChar w:fldCharType="end"/>
        </w:r>
      </w:hyperlink>
    </w:p>
    <w:p w14:paraId="4EBA6F69" w14:textId="67B00A36" w:rsidR="00BA18C3" w:rsidRDefault="00BA18C3">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07480763" w:history="1">
        <w:r w:rsidRPr="0043089E">
          <w:rPr>
            <w:rStyle w:val="Hyperlink"/>
            <w:noProof/>
          </w:rPr>
          <w:t>3.2.2. SwiftUI</w:t>
        </w:r>
        <w:r>
          <w:rPr>
            <w:noProof/>
            <w:webHidden/>
          </w:rPr>
          <w:tab/>
        </w:r>
        <w:r>
          <w:rPr>
            <w:noProof/>
            <w:webHidden/>
          </w:rPr>
          <w:fldChar w:fldCharType="begin"/>
        </w:r>
        <w:r>
          <w:rPr>
            <w:noProof/>
            <w:webHidden/>
          </w:rPr>
          <w:instrText xml:space="preserve"> PAGEREF _Toc107480763 \h </w:instrText>
        </w:r>
        <w:r>
          <w:rPr>
            <w:noProof/>
            <w:webHidden/>
          </w:rPr>
        </w:r>
        <w:r>
          <w:rPr>
            <w:noProof/>
            <w:webHidden/>
          </w:rPr>
          <w:fldChar w:fldCharType="separate"/>
        </w:r>
        <w:r>
          <w:rPr>
            <w:noProof/>
            <w:webHidden/>
          </w:rPr>
          <w:t>11</w:t>
        </w:r>
        <w:r>
          <w:rPr>
            <w:noProof/>
            <w:webHidden/>
          </w:rPr>
          <w:fldChar w:fldCharType="end"/>
        </w:r>
      </w:hyperlink>
    </w:p>
    <w:p w14:paraId="6150E828" w14:textId="07649C55" w:rsidR="00BA18C3" w:rsidRDefault="00BA18C3">
      <w:pPr>
        <w:pStyle w:val="TOC4"/>
        <w:tabs>
          <w:tab w:val="left" w:pos="1680"/>
          <w:tab w:val="right" w:leader="dot" w:pos="9344"/>
        </w:tabs>
        <w:rPr>
          <w:rFonts w:eastAsiaTheme="minorEastAsia" w:cstheme="minorBidi"/>
          <w:noProof/>
          <w:color w:val="auto"/>
          <w:sz w:val="24"/>
          <w:szCs w:val="24"/>
          <w:lang w:val="en-HR" w:eastAsia="en-GB"/>
        </w:rPr>
      </w:pPr>
      <w:hyperlink w:anchor="_Toc107480764" w:history="1">
        <w:r w:rsidRPr="0043089E">
          <w:rPr>
            <w:rStyle w:val="Hyperlink"/>
            <w:noProof/>
          </w:rPr>
          <w:t>3.2.2.1.</w:t>
        </w:r>
        <w:r>
          <w:rPr>
            <w:rFonts w:eastAsiaTheme="minorEastAsia" w:cstheme="minorBidi"/>
            <w:noProof/>
            <w:color w:val="auto"/>
            <w:sz w:val="24"/>
            <w:szCs w:val="24"/>
            <w:lang w:val="en-HR" w:eastAsia="en-GB"/>
          </w:rPr>
          <w:tab/>
        </w:r>
        <w:r w:rsidRPr="0043089E">
          <w:rPr>
            <w:rStyle w:val="Hyperlink"/>
            <w:noProof/>
          </w:rPr>
          <w:t xml:space="preserve">Razlika sa </w:t>
        </w:r>
        <w:r w:rsidRPr="0043089E">
          <w:rPr>
            <w:rStyle w:val="Hyperlink"/>
            <w:i/>
            <w:iCs/>
            <w:noProof/>
          </w:rPr>
          <w:t>UIKit</w:t>
        </w:r>
        <w:r w:rsidRPr="0043089E">
          <w:rPr>
            <w:rStyle w:val="Hyperlink"/>
            <w:noProof/>
          </w:rPr>
          <w:t xml:space="preserve"> alatom</w:t>
        </w:r>
        <w:r>
          <w:rPr>
            <w:noProof/>
            <w:webHidden/>
          </w:rPr>
          <w:tab/>
        </w:r>
        <w:r>
          <w:rPr>
            <w:noProof/>
            <w:webHidden/>
          </w:rPr>
          <w:fldChar w:fldCharType="begin"/>
        </w:r>
        <w:r>
          <w:rPr>
            <w:noProof/>
            <w:webHidden/>
          </w:rPr>
          <w:instrText xml:space="preserve"> PAGEREF _Toc107480764 \h </w:instrText>
        </w:r>
        <w:r>
          <w:rPr>
            <w:noProof/>
            <w:webHidden/>
          </w:rPr>
        </w:r>
        <w:r>
          <w:rPr>
            <w:noProof/>
            <w:webHidden/>
          </w:rPr>
          <w:fldChar w:fldCharType="separate"/>
        </w:r>
        <w:r>
          <w:rPr>
            <w:noProof/>
            <w:webHidden/>
          </w:rPr>
          <w:t>11</w:t>
        </w:r>
        <w:r>
          <w:rPr>
            <w:noProof/>
            <w:webHidden/>
          </w:rPr>
          <w:fldChar w:fldCharType="end"/>
        </w:r>
      </w:hyperlink>
    </w:p>
    <w:p w14:paraId="77E73EA3" w14:textId="09508F36" w:rsidR="00BA18C3" w:rsidRDefault="00BA18C3">
      <w:pPr>
        <w:pStyle w:val="TOC4"/>
        <w:tabs>
          <w:tab w:val="left" w:pos="1680"/>
          <w:tab w:val="right" w:leader="dot" w:pos="9344"/>
        </w:tabs>
        <w:rPr>
          <w:rFonts w:eastAsiaTheme="minorEastAsia" w:cstheme="minorBidi"/>
          <w:noProof/>
          <w:color w:val="auto"/>
          <w:sz w:val="24"/>
          <w:szCs w:val="24"/>
          <w:lang w:val="en-HR" w:eastAsia="en-GB"/>
        </w:rPr>
      </w:pPr>
      <w:hyperlink w:anchor="_Toc107480765" w:history="1">
        <w:r w:rsidRPr="0043089E">
          <w:rPr>
            <w:rStyle w:val="Hyperlink"/>
            <w:noProof/>
          </w:rPr>
          <w:t>3.2.2.2.</w:t>
        </w:r>
        <w:r>
          <w:rPr>
            <w:rFonts w:eastAsiaTheme="minorEastAsia" w:cstheme="minorBidi"/>
            <w:noProof/>
            <w:color w:val="auto"/>
            <w:sz w:val="24"/>
            <w:szCs w:val="24"/>
            <w:lang w:val="en-HR" w:eastAsia="en-GB"/>
          </w:rPr>
          <w:tab/>
        </w:r>
        <w:r w:rsidRPr="0043089E">
          <w:rPr>
            <w:rStyle w:val="Hyperlink"/>
            <w:noProof/>
          </w:rPr>
          <w:t>Struktura SwiftUI aplikacije</w:t>
        </w:r>
        <w:r>
          <w:rPr>
            <w:noProof/>
            <w:webHidden/>
          </w:rPr>
          <w:tab/>
        </w:r>
        <w:r>
          <w:rPr>
            <w:noProof/>
            <w:webHidden/>
          </w:rPr>
          <w:fldChar w:fldCharType="begin"/>
        </w:r>
        <w:r>
          <w:rPr>
            <w:noProof/>
            <w:webHidden/>
          </w:rPr>
          <w:instrText xml:space="preserve"> PAGEREF _Toc107480765 \h </w:instrText>
        </w:r>
        <w:r>
          <w:rPr>
            <w:noProof/>
            <w:webHidden/>
          </w:rPr>
        </w:r>
        <w:r>
          <w:rPr>
            <w:noProof/>
            <w:webHidden/>
          </w:rPr>
          <w:fldChar w:fldCharType="separate"/>
        </w:r>
        <w:r>
          <w:rPr>
            <w:noProof/>
            <w:webHidden/>
          </w:rPr>
          <w:t>12</w:t>
        </w:r>
        <w:r>
          <w:rPr>
            <w:noProof/>
            <w:webHidden/>
          </w:rPr>
          <w:fldChar w:fldCharType="end"/>
        </w:r>
      </w:hyperlink>
    </w:p>
    <w:p w14:paraId="7D5AF9EF" w14:textId="30445999" w:rsidR="00BA18C3" w:rsidRDefault="00BA18C3">
      <w:pPr>
        <w:pStyle w:val="TOC4"/>
        <w:tabs>
          <w:tab w:val="left" w:pos="1680"/>
          <w:tab w:val="right" w:leader="dot" w:pos="9344"/>
        </w:tabs>
        <w:rPr>
          <w:rFonts w:eastAsiaTheme="minorEastAsia" w:cstheme="minorBidi"/>
          <w:noProof/>
          <w:color w:val="auto"/>
          <w:sz w:val="24"/>
          <w:szCs w:val="24"/>
          <w:lang w:val="en-HR" w:eastAsia="en-GB"/>
        </w:rPr>
      </w:pPr>
      <w:hyperlink w:anchor="_Toc107480766" w:history="1">
        <w:r w:rsidRPr="0043089E">
          <w:rPr>
            <w:rStyle w:val="Hyperlink"/>
            <w:noProof/>
          </w:rPr>
          <w:t>3.2.2.3.</w:t>
        </w:r>
        <w:r>
          <w:rPr>
            <w:rFonts w:eastAsiaTheme="minorEastAsia" w:cstheme="minorBidi"/>
            <w:noProof/>
            <w:color w:val="auto"/>
            <w:sz w:val="24"/>
            <w:szCs w:val="24"/>
            <w:lang w:val="en-HR" w:eastAsia="en-GB"/>
          </w:rPr>
          <w:tab/>
        </w:r>
        <w:r w:rsidRPr="0043089E">
          <w:rPr>
            <w:rStyle w:val="Hyperlink"/>
            <w:noProof/>
          </w:rPr>
          <w:t>Prikazivanje korisničkog sučelja</w:t>
        </w:r>
        <w:r>
          <w:rPr>
            <w:noProof/>
            <w:webHidden/>
          </w:rPr>
          <w:tab/>
        </w:r>
        <w:r>
          <w:rPr>
            <w:noProof/>
            <w:webHidden/>
          </w:rPr>
          <w:fldChar w:fldCharType="begin"/>
        </w:r>
        <w:r>
          <w:rPr>
            <w:noProof/>
            <w:webHidden/>
          </w:rPr>
          <w:instrText xml:space="preserve"> PAGEREF _Toc107480766 \h </w:instrText>
        </w:r>
        <w:r>
          <w:rPr>
            <w:noProof/>
            <w:webHidden/>
          </w:rPr>
        </w:r>
        <w:r>
          <w:rPr>
            <w:noProof/>
            <w:webHidden/>
          </w:rPr>
          <w:fldChar w:fldCharType="separate"/>
        </w:r>
        <w:r>
          <w:rPr>
            <w:noProof/>
            <w:webHidden/>
          </w:rPr>
          <w:t>13</w:t>
        </w:r>
        <w:r>
          <w:rPr>
            <w:noProof/>
            <w:webHidden/>
          </w:rPr>
          <w:fldChar w:fldCharType="end"/>
        </w:r>
      </w:hyperlink>
    </w:p>
    <w:p w14:paraId="26333671" w14:textId="5E5BC22C" w:rsidR="00BA18C3" w:rsidRDefault="00BA18C3">
      <w:pPr>
        <w:pStyle w:val="TOC4"/>
        <w:tabs>
          <w:tab w:val="left" w:pos="1680"/>
          <w:tab w:val="right" w:leader="dot" w:pos="9344"/>
        </w:tabs>
        <w:rPr>
          <w:rFonts w:eastAsiaTheme="minorEastAsia" w:cstheme="minorBidi"/>
          <w:noProof/>
          <w:color w:val="auto"/>
          <w:sz w:val="24"/>
          <w:szCs w:val="24"/>
          <w:lang w:val="en-HR" w:eastAsia="en-GB"/>
        </w:rPr>
      </w:pPr>
      <w:hyperlink w:anchor="_Toc107480767" w:history="1">
        <w:r w:rsidRPr="0043089E">
          <w:rPr>
            <w:rStyle w:val="Hyperlink"/>
            <w:noProof/>
          </w:rPr>
          <w:t>3.2.2.4.</w:t>
        </w:r>
        <w:r>
          <w:rPr>
            <w:rFonts w:eastAsiaTheme="minorEastAsia" w:cstheme="minorBidi"/>
            <w:noProof/>
            <w:color w:val="auto"/>
            <w:sz w:val="24"/>
            <w:szCs w:val="24"/>
            <w:lang w:val="en-HR" w:eastAsia="en-GB"/>
          </w:rPr>
          <w:tab/>
        </w:r>
        <w:r w:rsidRPr="0043089E">
          <w:rPr>
            <w:rStyle w:val="Hyperlink"/>
            <w:noProof/>
          </w:rPr>
          <w:t>Obnavljanje stanja na ekranu</w:t>
        </w:r>
        <w:r>
          <w:rPr>
            <w:noProof/>
            <w:webHidden/>
          </w:rPr>
          <w:tab/>
        </w:r>
        <w:r>
          <w:rPr>
            <w:noProof/>
            <w:webHidden/>
          </w:rPr>
          <w:fldChar w:fldCharType="begin"/>
        </w:r>
        <w:r>
          <w:rPr>
            <w:noProof/>
            <w:webHidden/>
          </w:rPr>
          <w:instrText xml:space="preserve"> PAGEREF _Toc107480767 \h </w:instrText>
        </w:r>
        <w:r>
          <w:rPr>
            <w:noProof/>
            <w:webHidden/>
          </w:rPr>
        </w:r>
        <w:r>
          <w:rPr>
            <w:noProof/>
            <w:webHidden/>
          </w:rPr>
          <w:fldChar w:fldCharType="separate"/>
        </w:r>
        <w:r>
          <w:rPr>
            <w:noProof/>
            <w:webHidden/>
          </w:rPr>
          <w:t>14</w:t>
        </w:r>
        <w:r>
          <w:rPr>
            <w:noProof/>
            <w:webHidden/>
          </w:rPr>
          <w:fldChar w:fldCharType="end"/>
        </w:r>
      </w:hyperlink>
    </w:p>
    <w:p w14:paraId="15BC6731" w14:textId="409AC4FC"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68" w:history="1">
        <w:r w:rsidRPr="0043089E">
          <w:rPr>
            <w:rStyle w:val="Hyperlink"/>
            <w:noProof/>
          </w:rPr>
          <w:t>3.3. Specifikacija arhitekture aplikacije</w:t>
        </w:r>
        <w:r>
          <w:rPr>
            <w:noProof/>
            <w:webHidden/>
          </w:rPr>
          <w:tab/>
        </w:r>
        <w:r>
          <w:rPr>
            <w:noProof/>
            <w:webHidden/>
          </w:rPr>
          <w:fldChar w:fldCharType="begin"/>
        </w:r>
        <w:r>
          <w:rPr>
            <w:noProof/>
            <w:webHidden/>
          </w:rPr>
          <w:instrText xml:space="preserve"> PAGEREF _Toc107480768 \h </w:instrText>
        </w:r>
        <w:r>
          <w:rPr>
            <w:noProof/>
            <w:webHidden/>
          </w:rPr>
        </w:r>
        <w:r>
          <w:rPr>
            <w:noProof/>
            <w:webHidden/>
          </w:rPr>
          <w:fldChar w:fldCharType="separate"/>
        </w:r>
        <w:r>
          <w:rPr>
            <w:noProof/>
            <w:webHidden/>
          </w:rPr>
          <w:t>15</w:t>
        </w:r>
        <w:r>
          <w:rPr>
            <w:noProof/>
            <w:webHidden/>
          </w:rPr>
          <w:fldChar w:fldCharType="end"/>
        </w:r>
      </w:hyperlink>
    </w:p>
    <w:p w14:paraId="77CF89FB" w14:textId="68BA8673"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69" w:history="1">
        <w:r w:rsidRPr="0043089E">
          <w:rPr>
            <w:rStyle w:val="Hyperlink"/>
            <w:noProof/>
          </w:rPr>
          <w:t>3.4. Testiranje u višeplatformskom razvoju mobilnih aplikacija</w:t>
        </w:r>
        <w:r>
          <w:rPr>
            <w:noProof/>
            <w:webHidden/>
          </w:rPr>
          <w:tab/>
        </w:r>
        <w:r>
          <w:rPr>
            <w:noProof/>
            <w:webHidden/>
          </w:rPr>
          <w:fldChar w:fldCharType="begin"/>
        </w:r>
        <w:r>
          <w:rPr>
            <w:noProof/>
            <w:webHidden/>
          </w:rPr>
          <w:instrText xml:space="preserve"> PAGEREF _Toc107480769 \h </w:instrText>
        </w:r>
        <w:r>
          <w:rPr>
            <w:noProof/>
            <w:webHidden/>
          </w:rPr>
        </w:r>
        <w:r>
          <w:rPr>
            <w:noProof/>
            <w:webHidden/>
          </w:rPr>
          <w:fldChar w:fldCharType="separate"/>
        </w:r>
        <w:r>
          <w:rPr>
            <w:noProof/>
            <w:webHidden/>
          </w:rPr>
          <w:t>15</w:t>
        </w:r>
        <w:r>
          <w:rPr>
            <w:noProof/>
            <w:webHidden/>
          </w:rPr>
          <w:fldChar w:fldCharType="end"/>
        </w:r>
      </w:hyperlink>
    </w:p>
    <w:p w14:paraId="6FED5173" w14:textId="4B40B597"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70" w:history="1">
        <w:r w:rsidRPr="0043089E">
          <w:rPr>
            <w:rStyle w:val="Hyperlink"/>
            <w:noProof/>
          </w:rPr>
          <w:t>4. PROGRAMSKO RIJEŠENJE NATIVNE I VIŠEPLATFORMSKE APLIKACIJE</w:t>
        </w:r>
        <w:r>
          <w:rPr>
            <w:noProof/>
            <w:webHidden/>
          </w:rPr>
          <w:tab/>
        </w:r>
        <w:r>
          <w:rPr>
            <w:noProof/>
            <w:webHidden/>
          </w:rPr>
          <w:fldChar w:fldCharType="begin"/>
        </w:r>
        <w:r>
          <w:rPr>
            <w:noProof/>
            <w:webHidden/>
          </w:rPr>
          <w:instrText xml:space="preserve"> PAGEREF _Toc107480770 \h </w:instrText>
        </w:r>
        <w:r>
          <w:rPr>
            <w:noProof/>
            <w:webHidden/>
          </w:rPr>
        </w:r>
        <w:r>
          <w:rPr>
            <w:noProof/>
            <w:webHidden/>
          </w:rPr>
          <w:fldChar w:fldCharType="separate"/>
        </w:r>
        <w:r>
          <w:rPr>
            <w:noProof/>
            <w:webHidden/>
          </w:rPr>
          <w:t>16</w:t>
        </w:r>
        <w:r>
          <w:rPr>
            <w:noProof/>
            <w:webHidden/>
          </w:rPr>
          <w:fldChar w:fldCharType="end"/>
        </w:r>
      </w:hyperlink>
    </w:p>
    <w:p w14:paraId="7E5A9EF0" w14:textId="2E7D885E"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71" w:history="1">
        <w:r w:rsidRPr="0043089E">
          <w:rPr>
            <w:rStyle w:val="Hyperlink"/>
            <w:noProof/>
          </w:rPr>
          <w:t>4.1. Implementacija u Flutteru</w:t>
        </w:r>
        <w:r>
          <w:rPr>
            <w:noProof/>
            <w:webHidden/>
          </w:rPr>
          <w:tab/>
        </w:r>
        <w:r>
          <w:rPr>
            <w:noProof/>
            <w:webHidden/>
          </w:rPr>
          <w:fldChar w:fldCharType="begin"/>
        </w:r>
        <w:r>
          <w:rPr>
            <w:noProof/>
            <w:webHidden/>
          </w:rPr>
          <w:instrText xml:space="preserve"> PAGEREF _Toc107480771 \h </w:instrText>
        </w:r>
        <w:r>
          <w:rPr>
            <w:noProof/>
            <w:webHidden/>
          </w:rPr>
        </w:r>
        <w:r>
          <w:rPr>
            <w:noProof/>
            <w:webHidden/>
          </w:rPr>
          <w:fldChar w:fldCharType="separate"/>
        </w:r>
        <w:r>
          <w:rPr>
            <w:noProof/>
            <w:webHidden/>
          </w:rPr>
          <w:t>16</w:t>
        </w:r>
        <w:r>
          <w:rPr>
            <w:noProof/>
            <w:webHidden/>
          </w:rPr>
          <w:fldChar w:fldCharType="end"/>
        </w:r>
      </w:hyperlink>
    </w:p>
    <w:p w14:paraId="75904842" w14:textId="7F059CFF"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72" w:history="1">
        <w:r w:rsidRPr="0043089E">
          <w:rPr>
            <w:rStyle w:val="Hyperlink"/>
            <w:noProof/>
          </w:rPr>
          <w:t>4.2. Implementacija u SwiftUI</w:t>
        </w:r>
        <w:r>
          <w:rPr>
            <w:noProof/>
            <w:webHidden/>
          </w:rPr>
          <w:tab/>
        </w:r>
        <w:r>
          <w:rPr>
            <w:noProof/>
            <w:webHidden/>
          </w:rPr>
          <w:fldChar w:fldCharType="begin"/>
        </w:r>
        <w:r>
          <w:rPr>
            <w:noProof/>
            <w:webHidden/>
          </w:rPr>
          <w:instrText xml:space="preserve"> PAGEREF _Toc107480772 \h </w:instrText>
        </w:r>
        <w:r>
          <w:rPr>
            <w:noProof/>
            <w:webHidden/>
          </w:rPr>
        </w:r>
        <w:r>
          <w:rPr>
            <w:noProof/>
            <w:webHidden/>
          </w:rPr>
          <w:fldChar w:fldCharType="separate"/>
        </w:r>
        <w:r>
          <w:rPr>
            <w:noProof/>
            <w:webHidden/>
          </w:rPr>
          <w:t>16</w:t>
        </w:r>
        <w:r>
          <w:rPr>
            <w:noProof/>
            <w:webHidden/>
          </w:rPr>
          <w:fldChar w:fldCharType="end"/>
        </w:r>
      </w:hyperlink>
    </w:p>
    <w:p w14:paraId="3B30FB8C" w14:textId="0051D45D"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73" w:history="1">
        <w:r w:rsidRPr="0043089E">
          <w:rPr>
            <w:rStyle w:val="Hyperlink"/>
            <w:noProof/>
          </w:rPr>
          <w:t>5. TESTIRANJE I ANALIZA PROGRAMSKOG RIJEŠENJA</w:t>
        </w:r>
        <w:r>
          <w:rPr>
            <w:noProof/>
            <w:webHidden/>
          </w:rPr>
          <w:tab/>
        </w:r>
        <w:r>
          <w:rPr>
            <w:noProof/>
            <w:webHidden/>
          </w:rPr>
          <w:fldChar w:fldCharType="begin"/>
        </w:r>
        <w:r>
          <w:rPr>
            <w:noProof/>
            <w:webHidden/>
          </w:rPr>
          <w:instrText xml:space="preserve"> PAGEREF _Toc107480773 \h </w:instrText>
        </w:r>
        <w:r>
          <w:rPr>
            <w:noProof/>
            <w:webHidden/>
          </w:rPr>
        </w:r>
        <w:r>
          <w:rPr>
            <w:noProof/>
            <w:webHidden/>
          </w:rPr>
          <w:fldChar w:fldCharType="separate"/>
        </w:r>
        <w:r>
          <w:rPr>
            <w:noProof/>
            <w:webHidden/>
          </w:rPr>
          <w:t>17</w:t>
        </w:r>
        <w:r>
          <w:rPr>
            <w:noProof/>
            <w:webHidden/>
          </w:rPr>
          <w:fldChar w:fldCharType="end"/>
        </w:r>
      </w:hyperlink>
    </w:p>
    <w:p w14:paraId="612EEF2B" w14:textId="7571D238"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74" w:history="1">
        <w:r w:rsidRPr="0043089E">
          <w:rPr>
            <w:rStyle w:val="Hyperlink"/>
            <w:noProof/>
          </w:rPr>
          <w:t>5.1. Testiranje aplikacije</w:t>
        </w:r>
        <w:r>
          <w:rPr>
            <w:noProof/>
            <w:webHidden/>
          </w:rPr>
          <w:tab/>
        </w:r>
        <w:r>
          <w:rPr>
            <w:noProof/>
            <w:webHidden/>
          </w:rPr>
          <w:fldChar w:fldCharType="begin"/>
        </w:r>
        <w:r>
          <w:rPr>
            <w:noProof/>
            <w:webHidden/>
          </w:rPr>
          <w:instrText xml:space="preserve"> PAGEREF _Toc107480774 \h </w:instrText>
        </w:r>
        <w:r>
          <w:rPr>
            <w:noProof/>
            <w:webHidden/>
          </w:rPr>
        </w:r>
        <w:r>
          <w:rPr>
            <w:noProof/>
            <w:webHidden/>
          </w:rPr>
          <w:fldChar w:fldCharType="separate"/>
        </w:r>
        <w:r>
          <w:rPr>
            <w:noProof/>
            <w:webHidden/>
          </w:rPr>
          <w:t>17</w:t>
        </w:r>
        <w:r>
          <w:rPr>
            <w:noProof/>
            <w:webHidden/>
          </w:rPr>
          <w:fldChar w:fldCharType="end"/>
        </w:r>
      </w:hyperlink>
    </w:p>
    <w:p w14:paraId="609A1F22" w14:textId="0F927961" w:rsidR="00BA18C3" w:rsidRDefault="00BA18C3">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07480775" w:history="1">
        <w:r w:rsidRPr="0043089E">
          <w:rPr>
            <w:rStyle w:val="Hyperlink"/>
            <w:noProof/>
          </w:rPr>
          <w:t>5.1.1. Nativna aplikacija</w:t>
        </w:r>
        <w:r>
          <w:rPr>
            <w:noProof/>
            <w:webHidden/>
          </w:rPr>
          <w:tab/>
        </w:r>
        <w:r>
          <w:rPr>
            <w:noProof/>
            <w:webHidden/>
          </w:rPr>
          <w:fldChar w:fldCharType="begin"/>
        </w:r>
        <w:r>
          <w:rPr>
            <w:noProof/>
            <w:webHidden/>
          </w:rPr>
          <w:instrText xml:space="preserve"> PAGEREF _Toc107480775 \h </w:instrText>
        </w:r>
        <w:r>
          <w:rPr>
            <w:noProof/>
            <w:webHidden/>
          </w:rPr>
        </w:r>
        <w:r>
          <w:rPr>
            <w:noProof/>
            <w:webHidden/>
          </w:rPr>
          <w:fldChar w:fldCharType="separate"/>
        </w:r>
        <w:r>
          <w:rPr>
            <w:noProof/>
            <w:webHidden/>
          </w:rPr>
          <w:t>17</w:t>
        </w:r>
        <w:r>
          <w:rPr>
            <w:noProof/>
            <w:webHidden/>
          </w:rPr>
          <w:fldChar w:fldCharType="end"/>
        </w:r>
      </w:hyperlink>
    </w:p>
    <w:p w14:paraId="13A94561" w14:textId="1690FFC7" w:rsidR="00BA18C3" w:rsidRDefault="00BA18C3">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07480776" w:history="1">
        <w:r w:rsidRPr="0043089E">
          <w:rPr>
            <w:rStyle w:val="Hyperlink"/>
            <w:noProof/>
          </w:rPr>
          <w:t>5.1.2. Višeplatformska aplikacija</w:t>
        </w:r>
        <w:r>
          <w:rPr>
            <w:noProof/>
            <w:webHidden/>
          </w:rPr>
          <w:tab/>
        </w:r>
        <w:r>
          <w:rPr>
            <w:noProof/>
            <w:webHidden/>
          </w:rPr>
          <w:fldChar w:fldCharType="begin"/>
        </w:r>
        <w:r>
          <w:rPr>
            <w:noProof/>
            <w:webHidden/>
          </w:rPr>
          <w:instrText xml:space="preserve"> PAGEREF _Toc107480776 \h </w:instrText>
        </w:r>
        <w:r>
          <w:rPr>
            <w:noProof/>
            <w:webHidden/>
          </w:rPr>
        </w:r>
        <w:r>
          <w:rPr>
            <w:noProof/>
            <w:webHidden/>
          </w:rPr>
          <w:fldChar w:fldCharType="separate"/>
        </w:r>
        <w:r>
          <w:rPr>
            <w:noProof/>
            <w:webHidden/>
          </w:rPr>
          <w:t>17</w:t>
        </w:r>
        <w:r>
          <w:rPr>
            <w:noProof/>
            <w:webHidden/>
          </w:rPr>
          <w:fldChar w:fldCharType="end"/>
        </w:r>
      </w:hyperlink>
    </w:p>
    <w:p w14:paraId="5FD74E89" w14:textId="4131F374"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77" w:history="1">
        <w:r w:rsidRPr="0043089E">
          <w:rPr>
            <w:rStyle w:val="Hyperlink"/>
            <w:noProof/>
          </w:rPr>
          <w:t>5.2. Analiza rezultata</w:t>
        </w:r>
        <w:r>
          <w:rPr>
            <w:noProof/>
            <w:webHidden/>
          </w:rPr>
          <w:tab/>
        </w:r>
        <w:r>
          <w:rPr>
            <w:noProof/>
            <w:webHidden/>
          </w:rPr>
          <w:fldChar w:fldCharType="begin"/>
        </w:r>
        <w:r>
          <w:rPr>
            <w:noProof/>
            <w:webHidden/>
          </w:rPr>
          <w:instrText xml:space="preserve"> PAGEREF _Toc107480777 \h </w:instrText>
        </w:r>
        <w:r>
          <w:rPr>
            <w:noProof/>
            <w:webHidden/>
          </w:rPr>
        </w:r>
        <w:r>
          <w:rPr>
            <w:noProof/>
            <w:webHidden/>
          </w:rPr>
          <w:fldChar w:fldCharType="separate"/>
        </w:r>
        <w:r>
          <w:rPr>
            <w:noProof/>
            <w:webHidden/>
          </w:rPr>
          <w:t>17</w:t>
        </w:r>
        <w:r>
          <w:rPr>
            <w:noProof/>
            <w:webHidden/>
          </w:rPr>
          <w:fldChar w:fldCharType="end"/>
        </w:r>
      </w:hyperlink>
    </w:p>
    <w:p w14:paraId="61ECD5BA" w14:textId="482845D8" w:rsidR="00BA18C3" w:rsidRDefault="00BA18C3">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07480778" w:history="1">
        <w:r w:rsidRPr="0043089E">
          <w:rPr>
            <w:rStyle w:val="Hyperlink"/>
            <w:noProof/>
          </w:rPr>
          <w:t>5.3. Analiza implementacije i korisničkog iskustva</w:t>
        </w:r>
        <w:r>
          <w:rPr>
            <w:noProof/>
            <w:webHidden/>
          </w:rPr>
          <w:tab/>
        </w:r>
        <w:r>
          <w:rPr>
            <w:noProof/>
            <w:webHidden/>
          </w:rPr>
          <w:fldChar w:fldCharType="begin"/>
        </w:r>
        <w:r>
          <w:rPr>
            <w:noProof/>
            <w:webHidden/>
          </w:rPr>
          <w:instrText xml:space="preserve"> PAGEREF _Toc107480778 \h </w:instrText>
        </w:r>
        <w:r>
          <w:rPr>
            <w:noProof/>
            <w:webHidden/>
          </w:rPr>
        </w:r>
        <w:r>
          <w:rPr>
            <w:noProof/>
            <w:webHidden/>
          </w:rPr>
          <w:fldChar w:fldCharType="separate"/>
        </w:r>
        <w:r>
          <w:rPr>
            <w:noProof/>
            <w:webHidden/>
          </w:rPr>
          <w:t>17</w:t>
        </w:r>
        <w:r>
          <w:rPr>
            <w:noProof/>
            <w:webHidden/>
          </w:rPr>
          <w:fldChar w:fldCharType="end"/>
        </w:r>
      </w:hyperlink>
    </w:p>
    <w:p w14:paraId="55D0395B" w14:textId="4C76D448"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79" w:history="1">
        <w:r w:rsidRPr="0043089E">
          <w:rPr>
            <w:rStyle w:val="Hyperlink"/>
            <w:noProof/>
          </w:rPr>
          <w:t>6. ZAKLJUČAK</w:t>
        </w:r>
        <w:r>
          <w:rPr>
            <w:noProof/>
            <w:webHidden/>
          </w:rPr>
          <w:tab/>
        </w:r>
        <w:r>
          <w:rPr>
            <w:noProof/>
            <w:webHidden/>
          </w:rPr>
          <w:fldChar w:fldCharType="begin"/>
        </w:r>
        <w:r>
          <w:rPr>
            <w:noProof/>
            <w:webHidden/>
          </w:rPr>
          <w:instrText xml:space="preserve"> PAGEREF _Toc107480779 \h </w:instrText>
        </w:r>
        <w:r>
          <w:rPr>
            <w:noProof/>
            <w:webHidden/>
          </w:rPr>
        </w:r>
        <w:r>
          <w:rPr>
            <w:noProof/>
            <w:webHidden/>
          </w:rPr>
          <w:fldChar w:fldCharType="separate"/>
        </w:r>
        <w:r>
          <w:rPr>
            <w:noProof/>
            <w:webHidden/>
          </w:rPr>
          <w:t>18</w:t>
        </w:r>
        <w:r>
          <w:rPr>
            <w:noProof/>
            <w:webHidden/>
          </w:rPr>
          <w:fldChar w:fldCharType="end"/>
        </w:r>
      </w:hyperlink>
    </w:p>
    <w:p w14:paraId="30352A68" w14:textId="1DA229EE"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80" w:history="1">
        <w:r w:rsidRPr="0043089E">
          <w:rPr>
            <w:rStyle w:val="Hyperlink"/>
            <w:noProof/>
          </w:rPr>
          <w:t>LITERATURA</w:t>
        </w:r>
        <w:r>
          <w:rPr>
            <w:noProof/>
            <w:webHidden/>
          </w:rPr>
          <w:tab/>
        </w:r>
        <w:r>
          <w:rPr>
            <w:noProof/>
            <w:webHidden/>
          </w:rPr>
          <w:fldChar w:fldCharType="begin"/>
        </w:r>
        <w:r>
          <w:rPr>
            <w:noProof/>
            <w:webHidden/>
          </w:rPr>
          <w:instrText xml:space="preserve"> PAGEREF _Toc107480780 \h </w:instrText>
        </w:r>
        <w:r>
          <w:rPr>
            <w:noProof/>
            <w:webHidden/>
          </w:rPr>
        </w:r>
        <w:r>
          <w:rPr>
            <w:noProof/>
            <w:webHidden/>
          </w:rPr>
          <w:fldChar w:fldCharType="separate"/>
        </w:r>
        <w:r>
          <w:rPr>
            <w:noProof/>
            <w:webHidden/>
          </w:rPr>
          <w:t>19</w:t>
        </w:r>
        <w:r>
          <w:rPr>
            <w:noProof/>
            <w:webHidden/>
          </w:rPr>
          <w:fldChar w:fldCharType="end"/>
        </w:r>
      </w:hyperlink>
    </w:p>
    <w:p w14:paraId="02A8A32A" w14:textId="4B752F23"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81" w:history="1">
        <w:r w:rsidRPr="0043089E">
          <w:rPr>
            <w:rStyle w:val="Hyperlink"/>
            <w:noProof/>
          </w:rPr>
          <w:t>SAŽETAK</w:t>
        </w:r>
        <w:r>
          <w:rPr>
            <w:noProof/>
            <w:webHidden/>
          </w:rPr>
          <w:tab/>
        </w:r>
        <w:r>
          <w:rPr>
            <w:noProof/>
            <w:webHidden/>
          </w:rPr>
          <w:fldChar w:fldCharType="begin"/>
        </w:r>
        <w:r>
          <w:rPr>
            <w:noProof/>
            <w:webHidden/>
          </w:rPr>
          <w:instrText xml:space="preserve"> PAGEREF _Toc107480781 \h </w:instrText>
        </w:r>
        <w:r>
          <w:rPr>
            <w:noProof/>
            <w:webHidden/>
          </w:rPr>
        </w:r>
        <w:r>
          <w:rPr>
            <w:noProof/>
            <w:webHidden/>
          </w:rPr>
          <w:fldChar w:fldCharType="separate"/>
        </w:r>
        <w:r>
          <w:rPr>
            <w:noProof/>
            <w:webHidden/>
          </w:rPr>
          <w:t>20</w:t>
        </w:r>
        <w:r>
          <w:rPr>
            <w:noProof/>
            <w:webHidden/>
          </w:rPr>
          <w:fldChar w:fldCharType="end"/>
        </w:r>
      </w:hyperlink>
    </w:p>
    <w:p w14:paraId="1A882B65" w14:textId="2436B7A4"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82" w:history="1">
        <w:r w:rsidRPr="0043089E">
          <w:rPr>
            <w:rStyle w:val="Hyperlink"/>
            <w:noProof/>
          </w:rPr>
          <w:t>ABSTRACT</w:t>
        </w:r>
        <w:r>
          <w:rPr>
            <w:noProof/>
            <w:webHidden/>
          </w:rPr>
          <w:tab/>
        </w:r>
        <w:r>
          <w:rPr>
            <w:noProof/>
            <w:webHidden/>
          </w:rPr>
          <w:fldChar w:fldCharType="begin"/>
        </w:r>
        <w:r>
          <w:rPr>
            <w:noProof/>
            <w:webHidden/>
          </w:rPr>
          <w:instrText xml:space="preserve"> PAGEREF _Toc107480782 \h </w:instrText>
        </w:r>
        <w:r>
          <w:rPr>
            <w:noProof/>
            <w:webHidden/>
          </w:rPr>
        </w:r>
        <w:r>
          <w:rPr>
            <w:noProof/>
            <w:webHidden/>
          </w:rPr>
          <w:fldChar w:fldCharType="separate"/>
        </w:r>
        <w:r>
          <w:rPr>
            <w:noProof/>
            <w:webHidden/>
          </w:rPr>
          <w:t>21</w:t>
        </w:r>
        <w:r>
          <w:rPr>
            <w:noProof/>
            <w:webHidden/>
          </w:rPr>
          <w:fldChar w:fldCharType="end"/>
        </w:r>
      </w:hyperlink>
    </w:p>
    <w:p w14:paraId="74F590D1" w14:textId="6DB11556"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83" w:history="1">
        <w:r w:rsidRPr="0043089E">
          <w:rPr>
            <w:rStyle w:val="Hyperlink"/>
            <w:noProof/>
          </w:rPr>
          <w:t>ŽIVOTOPIS</w:t>
        </w:r>
        <w:r>
          <w:rPr>
            <w:noProof/>
            <w:webHidden/>
          </w:rPr>
          <w:tab/>
        </w:r>
        <w:r>
          <w:rPr>
            <w:noProof/>
            <w:webHidden/>
          </w:rPr>
          <w:fldChar w:fldCharType="begin"/>
        </w:r>
        <w:r>
          <w:rPr>
            <w:noProof/>
            <w:webHidden/>
          </w:rPr>
          <w:instrText xml:space="preserve"> PAGEREF _Toc107480783 \h </w:instrText>
        </w:r>
        <w:r>
          <w:rPr>
            <w:noProof/>
            <w:webHidden/>
          </w:rPr>
        </w:r>
        <w:r>
          <w:rPr>
            <w:noProof/>
            <w:webHidden/>
          </w:rPr>
          <w:fldChar w:fldCharType="separate"/>
        </w:r>
        <w:r>
          <w:rPr>
            <w:noProof/>
            <w:webHidden/>
          </w:rPr>
          <w:t>22</w:t>
        </w:r>
        <w:r>
          <w:rPr>
            <w:noProof/>
            <w:webHidden/>
          </w:rPr>
          <w:fldChar w:fldCharType="end"/>
        </w:r>
      </w:hyperlink>
    </w:p>
    <w:p w14:paraId="0BC18B94" w14:textId="0B36DEC9" w:rsidR="00BA18C3" w:rsidRDefault="00BA18C3">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07480784" w:history="1">
        <w:r w:rsidRPr="0043089E">
          <w:rPr>
            <w:rStyle w:val="Hyperlink"/>
            <w:noProof/>
          </w:rPr>
          <w:t>POPIS PRILOGA</w:t>
        </w:r>
        <w:r>
          <w:rPr>
            <w:noProof/>
            <w:webHidden/>
          </w:rPr>
          <w:tab/>
        </w:r>
        <w:r>
          <w:rPr>
            <w:noProof/>
            <w:webHidden/>
          </w:rPr>
          <w:fldChar w:fldCharType="begin"/>
        </w:r>
        <w:r>
          <w:rPr>
            <w:noProof/>
            <w:webHidden/>
          </w:rPr>
          <w:instrText xml:space="preserve"> PAGEREF _Toc107480784 \h </w:instrText>
        </w:r>
        <w:r>
          <w:rPr>
            <w:noProof/>
            <w:webHidden/>
          </w:rPr>
        </w:r>
        <w:r>
          <w:rPr>
            <w:noProof/>
            <w:webHidden/>
          </w:rPr>
          <w:fldChar w:fldCharType="separate"/>
        </w:r>
        <w:r>
          <w:rPr>
            <w:noProof/>
            <w:webHidden/>
          </w:rPr>
          <w:t>23</w:t>
        </w:r>
        <w:r>
          <w:rPr>
            <w:noProof/>
            <w:webHidden/>
          </w:rPr>
          <w:fldChar w:fldCharType="end"/>
        </w:r>
      </w:hyperlink>
    </w:p>
    <w:p w14:paraId="7399199F" w14:textId="1B1464BD" w:rsidR="00431A85" w:rsidRDefault="00373C3B" w:rsidP="004C231A">
      <w:r>
        <w:rPr>
          <w:rFonts w:asciiTheme="minorHAnsi" w:hAnsiTheme="minorHAnsi" w:cstheme="minorHAnsi"/>
          <w:b/>
          <w:bCs/>
          <w:i/>
          <w:iCs/>
          <w:color w:val="000000" w:themeColor="text1"/>
          <w:szCs w:val="24"/>
        </w:rPr>
        <w:fldChar w:fldCharType="end"/>
      </w:r>
    </w:p>
    <w:p w14:paraId="61D89400" w14:textId="77777777" w:rsidR="005A532A" w:rsidRPr="005A532A" w:rsidRDefault="005A532A" w:rsidP="00AF338D">
      <w:pPr>
        <w:sectPr w:rsidR="005A532A" w:rsidRPr="005A532A" w:rsidSect="00C762FB">
          <w:pgSz w:w="11906" w:h="16838"/>
          <w:pgMar w:top="1418" w:right="1134" w:bottom="1418" w:left="1418" w:header="709" w:footer="1094" w:gutter="0"/>
          <w:cols w:space="708"/>
          <w:docGrid w:linePitch="360"/>
        </w:sectPr>
      </w:pPr>
    </w:p>
    <w:p w14:paraId="4CB2AAE0" w14:textId="08A9E3AB" w:rsidR="009D53E2" w:rsidRPr="00CE4BDD" w:rsidRDefault="00431A85" w:rsidP="00CE4BDD">
      <w:pPr>
        <w:pStyle w:val="Heading1"/>
      </w:pPr>
      <w:bookmarkStart w:id="0" w:name="_Toc107480748"/>
      <w:r w:rsidRPr="00CE4BDD">
        <w:lastRenderedPageBreak/>
        <w:t>UVOD</w:t>
      </w:r>
      <w:bookmarkEnd w:id="0"/>
    </w:p>
    <w:p w14:paraId="1EC444FA" w14:textId="6C881B43" w:rsidR="0084226B" w:rsidRDefault="00B27F49" w:rsidP="00AF338D">
      <w:r>
        <w:t xml:space="preserve">Ovaj rad se bavi usporedbom izrade mobilne </w:t>
      </w:r>
      <w:proofErr w:type="spellStart"/>
      <w:r>
        <w:t>iOS</w:t>
      </w:r>
      <w:proofErr w:type="spellEnd"/>
      <w:r>
        <w:t xml:space="preserve"> aplikacije koristeći noviju </w:t>
      </w:r>
      <w:proofErr w:type="spellStart"/>
      <w:r>
        <w:t>višeplatformsku</w:t>
      </w:r>
      <w:proofErr w:type="spellEnd"/>
      <w:r>
        <w:t xml:space="preserve"> tehnologiju </w:t>
      </w:r>
      <w:proofErr w:type="spellStart"/>
      <w:r>
        <w:t>Flutter</w:t>
      </w:r>
      <w:proofErr w:type="spellEnd"/>
      <w:r>
        <w:t xml:space="preserve"> te implementacije identične mobilne aplikacije koristeći najnoviji </w:t>
      </w:r>
      <w:proofErr w:type="spellStart"/>
      <w:r>
        <w:t>nativni</w:t>
      </w:r>
      <w:proofErr w:type="spellEnd"/>
      <w:r>
        <w:t xml:space="preserve"> pristup izrade </w:t>
      </w:r>
      <w:proofErr w:type="spellStart"/>
      <w:r>
        <w:t>iOS</w:t>
      </w:r>
      <w:proofErr w:type="spellEnd"/>
      <w:r>
        <w:t xml:space="preserve"> aplikacija, </w:t>
      </w:r>
      <w:proofErr w:type="spellStart"/>
      <w:r w:rsidRPr="00AB789A">
        <w:rPr>
          <w:i/>
          <w:iCs/>
        </w:rPr>
        <w:t>SwiftUI</w:t>
      </w:r>
      <w:proofErr w:type="spellEnd"/>
      <w:r>
        <w:t>. Cilj ovog rada je što bolje usporediti sve aspekte dvaju pristupa izrade mobilnih aplikacij</w:t>
      </w:r>
      <w:r w:rsidR="00512ADA">
        <w:t>a</w:t>
      </w:r>
      <w:r>
        <w:t xml:space="preserve">. S obzirom na tržite i cijene izrada </w:t>
      </w:r>
      <w:proofErr w:type="spellStart"/>
      <w:r>
        <w:t>nativnih</w:t>
      </w:r>
      <w:proofErr w:type="spellEnd"/>
      <w:r>
        <w:t xml:space="preserve"> aplikacije zasebno, dati </w:t>
      </w:r>
      <w:r w:rsidR="00D01F3B">
        <w:t xml:space="preserve">dobar pregled koliko se isplati raditi posebne </w:t>
      </w:r>
      <w:proofErr w:type="spellStart"/>
      <w:r w:rsidR="00D01F3B">
        <w:t>nativne</w:t>
      </w:r>
      <w:proofErr w:type="spellEnd"/>
      <w:r w:rsidR="00D01F3B">
        <w:t xml:space="preserve"> aplikacije umjesto odabira </w:t>
      </w:r>
      <w:proofErr w:type="spellStart"/>
      <w:r w:rsidR="00D01F3B">
        <w:t>višeplatformkog</w:t>
      </w:r>
      <w:proofErr w:type="spellEnd"/>
      <w:r w:rsidR="00D01F3B">
        <w:t xml:space="preserve"> rješenja. Kako bi se rad što više fokusirao na same alate izrade aplikacija, pri samoj izradi spomenutih aplikacija neće se koristiti komuniciranje sa serverom, radi varijabilnih promjena brzina interneta i teškog uspoređivanja dobivenih rezultata. Također, logika unutar aplikacije će se svesti na što niži nivo, kako bi izbacio moguće greške programera pri samom pisanju koda te stavio fokus na same alate. U radu će se usporediti sam postupak izrade mobilne aplikacije koristeći pojedine alate, </w:t>
      </w:r>
      <w:r w:rsidR="00B9453B">
        <w:t xml:space="preserve">brzina izrade, </w:t>
      </w:r>
      <w:r w:rsidR="00D01F3B">
        <w:t>korištene arhitekture, rukovanje stanjima, komponente i slično. Također, uspoređivati će se</w:t>
      </w:r>
      <w:r w:rsidR="00B9453B">
        <w:t xml:space="preserve"> tehničke</w:t>
      </w:r>
      <w:r w:rsidR="00D01F3B">
        <w:t xml:space="preserve"> performanse </w:t>
      </w:r>
      <w:r w:rsidR="00B9453B">
        <w:t>aplikacije, kao i korisničko iskustvo. U drugom poglavlju će se opisati korištene tehnologije pri izradi pojedinih aplikacija te način na koji prikazuju korisničko sučelje. Treće i četvrto poglavlje će detaljno opisati čitav proces implementacije pojedinih aplikacija, kako bi se što bolje u razmatranje rezultata uzela sama implementacija aplikacije. Peto poglavlja će usporediti sve prethodno navedene stavke napravljenih aplikacija te, uz uzimanje proces izrade i programera u obzir, dati pregled i opis dobivenih rezultata.</w:t>
      </w:r>
    </w:p>
    <w:p w14:paraId="399B729E" w14:textId="43B2314A" w:rsidR="0084226B" w:rsidRDefault="0084226B" w:rsidP="00AF338D"/>
    <w:p w14:paraId="2619B2B6" w14:textId="42E9A6E4" w:rsidR="00090F94" w:rsidRDefault="00090F94" w:rsidP="00AF338D"/>
    <w:p w14:paraId="18B44A34" w14:textId="648A0A07" w:rsidR="00090F94" w:rsidRDefault="00090F94" w:rsidP="00AF338D"/>
    <w:p w14:paraId="1EAF889C" w14:textId="1CD26620" w:rsidR="00090F94" w:rsidRDefault="00090F94" w:rsidP="00AF338D"/>
    <w:p w14:paraId="4EA49AE3" w14:textId="50E7F26B" w:rsidR="00090F94" w:rsidRDefault="00090F94" w:rsidP="00AF338D"/>
    <w:p w14:paraId="6D4BC2D1" w14:textId="3F44D022" w:rsidR="00090F94" w:rsidRDefault="00090F94" w:rsidP="00AF338D"/>
    <w:p w14:paraId="4DF1705B" w14:textId="130B7E4D" w:rsidR="00090F94" w:rsidRDefault="00090F94" w:rsidP="00AF338D"/>
    <w:p w14:paraId="3AF915E2" w14:textId="6EDA36BA" w:rsidR="00090F94" w:rsidRDefault="00090F94" w:rsidP="00AF338D"/>
    <w:p w14:paraId="447264D2" w14:textId="2326E0E1" w:rsidR="00090F94" w:rsidRDefault="00090F94" w:rsidP="00AF338D"/>
    <w:p w14:paraId="7E841E3B" w14:textId="77777777" w:rsidR="00090F94" w:rsidRDefault="00090F94" w:rsidP="00AF338D"/>
    <w:p w14:paraId="2488BC78" w14:textId="77777777" w:rsidR="0084226B" w:rsidRDefault="0084226B" w:rsidP="0084226B">
      <w:pPr>
        <w:pStyle w:val="Heading2"/>
        <w:ind w:left="480" w:hanging="495"/>
      </w:pPr>
      <w:bookmarkStart w:id="1" w:name="_Toc78029"/>
      <w:bookmarkStart w:id="2" w:name="_Toc107480749"/>
      <w:r>
        <w:lastRenderedPageBreak/>
        <w:t>Zadatak diplomskog rada</w:t>
      </w:r>
      <w:bookmarkEnd w:id="2"/>
      <w:r>
        <w:t xml:space="preserve"> </w:t>
      </w:r>
      <w:bookmarkEnd w:id="1"/>
    </w:p>
    <w:p w14:paraId="207A15AC" w14:textId="554E33E0" w:rsidR="00ED04EA" w:rsidRPr="00ED04EA" w:rsidRDefault="00ED04EA" w:rsidP="00ED04EA">
      <w:pPr>
        <w:ind w:right="59"/>
        <w:rPr>
          <w:lang w:val="en-HR"/>
        </w:rPr>
      </w:pPr>
      <w:r w:rsidRPr="00ED04EA">
        <w:rPr>
          <w:lang w:val="en-HR"/>
        </w:rPr>
        <w:t>Uzimajući u obzir aktualne metodologije razvoja programske podrške, programske arhitekture, programske okvire, alate, jezike i mogućnosti testiranja, u diplomskom radu potrebno je opisati i analizirati mogućnosti i izazove nativnog i višeplatformskog razvoja mobilnih aplikacija. Poseban naglasak treba dati na razvoj za iOS platformu, te na mogućnosti nativnog višeplatformskog razvoja u alatu Flutter i pripadajuće tehnologije i jezike (Dart, koji se koristi u Flutteru te Swift, koji se koristi pri izradi iOS aplikacija). Na primjerima prikladnih projekata ispitnih mobilnih aplikacija s odgovarajućim funkcionalnostima i komponentama na korisničkoj i poslužiteljskoj strani pisanima u navedenim jezicima, potrebno je prikazati postupak nativnog i višeplatformskog nativnog razvoja alatom Flutter i obaviti testiranje programske podrške s naglaskom na testiranje performansi. Na temelju toga, potrebno je napraviti usporedbu i analizu pogodnosti navedenih pristupa u razvoju mobilnih aplikacija, dati osvrt na prikladnost programske arhitekture, te analizirati rezultate testiranja s gledišta postignutih performansi.</w:t>
      </w:r>
    </w:p>
    <w:p w14:paraId="53980AF2" w14:textId="069E218F" w:rsidR="00ED04EA" w:rsidRDefault="00ED04EA" w:rsidP="00ED04EA">
      <w:pPr>
        <w:ind w:left="-5" w:right="59"/>
      </w:pPr>
    </w:p>
    <w:p w14:paraId="7EB960F7" w14:textId="2F226CDE" w:rsidR="00C871B9" w:rsidRDefault="00040EB9" w:rsidP="00AF338D">
      <w:r>
        <w:br w:type="page"/>
      </w:r>
    </w:p>
    <w:p w14:paraId="076C7114" w14:textId="4E2656B8" w:rsidR="00C871B9" w:rsidRDefault="00FC2E42" w:rsidP="00C871B9">
      <w:pPr>
        <w:pStyle w:val="Heading1"/>
      </w:pPr>
      <w:bookmarkStart w:id="3" w:name="_Toc107480750"/>
      <w:r>
        <w:lastRenderedPageBreak/>
        <w:t>UVOD U PROBLEMATIKU</w:t>
      </w:r>
      <w:bookmarkEnd w:id="3"/>
    </w:p>
    <w:p w14:paraId="779A54C7" w14:textId="39CBA413" w:rsidR="00C871B9" w:rsidRDefault="00FC2E42" w:rsidP="00C871B9">
      <w:pPr>
        <w:pStyle w:val="Heading2"/>
      </w:pPr>
      <w:bookmarkStart w:id="4" w:name="_Toc107480751"/>
      <w:r>
        <w:t>Izazovi u razvoju aplikacije</w:t>
      </w:r>
      <w:bookmarkEnd w:id="4"/>
    </w:p>
    <w:p w14:paraId="54623A3A" w14:textId="5760AE4B" w:rsidR="00FC2E42" w:rsidRDefault="00FC2E42" w:rsidP="00FC2E42"/>
    <w:p w14:paraId="330B4A50" w14:textId="77777777" w:rsidR="00FC2E42" w:rsidRPr="00FC2E42" w:rsidRDefault="00FC2E42" w:rsidP="00FC2E42"/>
    <w:p w14:paraId="2F6397B3" w14:textId="508725FB" w:rsidR="00C871B9" w:rsidRDefault="00C871B9" w:rsidP="00C871B9">
      <w:pPr>
        <w:pStyle w:val="Heading2"/>
      </w:pPr>
      <w:bookmarkStart w:id="5" w:name="_Toc107480752"/>
      <w:r>
        <w:t>Trenutno stanje razvoja mobilnih aplikacija</w:t>
      </w:r>
      <w:bookmarkEnd w:id="5"/>
    </w:p>
    <w:p w14:paraId="6BC8DEE1" w14:textId="6D5AA497" w:rsidR="00FC2E42" w:rsidRDefault="00FC2E42" w:rsidP="00FC2E42"/>
    <w:p w14:paraId="49692852" w14:textId="77777777" w:rsidR="00FC2E42" w:rsidRPr="00FC2E42" w:rsidRDefault="00FC2E42" w:rsidP="00FC2E42"/>
    <w:p w14:paraId="2112F702" w14:textId="141B4FA2" w:rsidR="00FC2E42" w:rsidRDefault="00FC2E42" w:rsidP="00FC2E42">
      <w:pPr>
        <w:pStyle w:val="Heading2"/>
      </w:pPr>
      <w:bookmarkStart w:id="6" w:name="_Toc107480753"/>
      <w:r>
        <w:t>Primjeri aplikacija</w:t>
      </w:r>
      <w:bookmarkEnd w:id="6"/>
    </w:p>
    <w:p w14:paraId="76CAB0EC" w14:textId="58F23AFB" w:rsidR="00FC2E42" w:rsidRDefault="00FC2E42" w:rsidP="00FC2E42"/>
    <w:p w14:paraId="5FCD82BA" w14:textId="6B2547AF" w:rsidR="00FC2E42" w:rsidRDefault="00FC2E42" w:rsidP="00FC2E42"/>
    <w:p w14:paraId="103BEB9B" w14:textId="23A52451" w:rsidR="00FC2E42" w:rsidRDefault="00FC2E42" w:rsidP="00FC2E42"/>
    <w:p w14:paraId="116EF46C" w14:textId="68A3812A" w:rsidR="00FC2E42" w:rsidRDefault="00FC2E42" w:rsidP="00FC2E42"/>
    <w:p w14:paraId="639F0F5B" w14:textId="681D13DC" w:rsidR="00FC2E42" w:rsidRDefault="00FC2E42" w:rsidP="00FC2E42"/>
    <w:p w14:paraId="3E8FDE27" w14:textId="304A41FB" w:rsidR="00FC2E42" w:rsidRDefault="00FC2E42" w:rsidP="00FC2E42"/>
    <w:p w14:paraId="2BD1FC6C" w14:textId="31CD8497" w:rsidR="00FC2E42" w:rsidRDefault="00FC2E42" w:rsidP="00FC2E42"/>
    <w:p w14:paraId="34646807" w14:textId="0AF79FD9" w:rsidR="00FC2E42" w:rsidRDefault="00FC2E42" w:rsidP="00FC2E42"/>
    <w:p w14:paraId="58BC105D" w14:textId="41CC9308" w:rsidR="00FC2E42" w:rsidRDefault="00FC2E42" w:rsidP="00FC2E42"/>
    <w:p w14:paraId="60316C2D" w14:textId="630FE51E" w:rsidR="00FC2E42" w:rsidRDefault="00FC2E42" w:rsidP="00FC2E42"/>
    <w:p w14:paraId="73D5A9E1" w14:textId="66E311D9" w:rsidR="00FC2E42" w:rsidRDefault="00FC2E42" w:rsidP="00FC2E42"/>
    <w:p w14:paraId="3030AE70" w14:textId="56A0DB26" w:rsidR="00FC2E42" w:rsidRDefault="00FC2E42" w:rsidP="00FC2E42"/>
    <w:p w14:paraId="74042030" w14:textId="77777777" w:rsidR="00FC2E42" w:rsidRDefault="00FC2E42" w:rsidP="00FC2E42"/>
    <w:p w14:paraId="7BD1EA61" w14:textId="77777777" w:rsidR="00FC2E42" w:rsidRPr="00FC2E42" w:rsidRDefault="00FC2E42" w:rsidP="00FC2E42"/>
    <w:p w14:paraId="3258E2D1" w14:textId="3AAEB4F6" w:rsidR="00512ADA" w:rsidRDefault="00C871B9" w:rsidP="00512ADA">
      <w:pPr>
        <w:pStyle w:val="Heading1"/>
      </w:pPr>
      <w:bookmarkStart w:id="7" w:name="_Toc107480754"/>
      <w:r>
        <w:lastRenderedPageBreak/>
        <w:t>KORIŠTEN</w:t>
      </w:r>
      <w:r w:rsidR="00FC2E42">
        <w:t>E</w:t>
      </w:r>
      <w:r>
        <w:t xml:space="preserve"> TEHNOLOGIJ</w:t>
      </w:r>
      <w:r w:rsidR="00FC2E42">
        <w:t>E I ALATI</w:t>
      </w:r>
      <w:bookmarkEnd w:id="7"/>
    </w:p>
    <w:p w14:paraId="33342E9D" w14:textId="73ED1E4A" w:rsidR="00512ADA" w:rsidRPr="00512ADA" w:rsidRDefault="00512ADA" w:rsidP="00512ADA">
      <w:r>
        <w:t>U ovom poglavlju je dan pregled korištenih tehnologija pri izradi mobilnih aplikacija.</w:t>
      </w:r>
    </w:p>
    <w:p w14:paraId="2367E811" w14:textId="7D2D7D40" w:rsidR="00ED04EA" w:rsidRDefault="00FC2E42" w:rsidP="00ED04EA">
      <w:pPr>
        <w:pStyle w:val="Heading2"/>
      </w:pPr>
      <w:bookmarkStart w:id="8" w:name="_Toc107480755"/>
      <w:r>
        <w:t xml:space="preserve">Funkcijski i </w:t>
      </w:r>
      <w:proofErr w:type="spellStart"/>
      <w:r>
        <w:t>nefunkcijski</w:t>
      </w:r>
      <w:proofErr w:type="spellEnd"/>
      <w:r>
        <w:t xml:space="preserve"> </w:t>
      </w:r>
      <w:proofErr w:type="spellStart"/>
      <w:r>
        <w:t>zahtijevi</w:t>
      </w:r>
      <w:proofErr w:type="spellEnd"/>
      <w:r>
        <w:t xml:space="preserve"> na aplikaciji</w:t>
      </w:r>
      <w:bookmarkEnd w:id="8"/>
    </w:p>
    <w:p w14:paraId="552AE9D3" w14:textId="1BDF0B83" w:rsidR="00FC2E42" w:rsidRDefault="00FC2E42" w:rsidP="00FC2E42">
      <w:pPr>
        <w:pStyle w:val="Heading2"/>
      </w:pPr>
      <w:bookmarkStart w:id="9" w:name="_Toc107480756"/>
      <w:r>
        <w:t>Korištene tehnologije, alati i jezici</w:t>
      </w:r>
      <w:bookmarkEnd w:id="9"/>
    </w:p>
    <w:p w14:paraId="56C97050" w14:textId="64FAF9CF" w:rsidR="00FC2E42" w:rsidRPr="00FC2E42" w:rsidRDefault="00FC2E42" w:rsidP="00FC2E42">
      <w:pPr>
        <w:pStyle w:val="Heading3"/>
      </w:pPr>
      <w:bookmarkStart w:id="10" w:name="_Toc107480757"/>
      <w:proofErr w:type="spellStart"/>
      <w:r>
        <w:t>Flutter</w:t>
      </w:r>
      <w:bookmarkEnd w:id="10"/>
      <w:proofErr w:type="spellEnd"/>
    </w:p>
    <w:p w14:paraId="35B61FAF" w14:textId="3A6A0272" w:rsidR="00FC50AB" w:rsidRDefault="00FC50AB" w:rsidP="00FC50AB">
      <w:proofErr w:type="spellStart"/>
      <w:r>
        <w:t>Flutter</w:t>
      </w:r>
      <w:proofErr w:type="spellEnd"/>
      <w:r>
        <w:t xml:space="preserve"> je </w:t>
      </w:r>
      <w:proofErr w:type="spellStart"/>
      <w:r>
        <w:t>višeplatformski</w:t>
      </w:r>
      <w:proofErr w:type="spellEnd"/>
      <w:r>
        <w:t xml:space="preserve"> alat za razvoj softvera koji omogućava korištenje istog koda na različitim operacijskim sustavima kao što su </w:t>
      </w:r>
      <w:proofErr w:type="spellStart"/>
      <w:r>
        <w:t>iOS</w:t>
      </w:r>
      <w:proofErr w:type="spellEnd"/>
      <w:r>
        <w:t xml:space="preserve"> i Android, uz dopuštanje aplikacijama da direktno komuniciraju sa servisima pojedine platforme [1]. Sama implementacija </w:t>
      </w:r>
      <w:r w:rsidR="00CD7CD1">
        <w:t>alata</w:t>
      </w:r>
      <w:r>
        <w:t xml:space="preserve"> je otvorena i slobodna za izmjene od strane bilo koje osobe. Cilj alata je pružiti </w:t>
      </w:r>
      <w:proofErr w:type="spellStart"/>
      <w:r>
        <w:t>nativni</w:t>
      </w:r>
      <w:proofErr w:type="spellEnd"/>
      <w:r>
        <w:t xml:space="preserve"> osjećaj pri korištenju pojedinih platformi uz održavanje visokih </w:t>
      </w:r>
      <w:r w:rsidR="00CD7CD1">
        <w:t>performansi</w:t>
      </w:r>
      <w:r>
        <w:t xml:space="preserve">. Kao programski jezik koristi </w:t>
      </w:r>
      <w:proofErr w:type="spellStart"/>
      <w:r>
        <w:t>Dart</w:t>
      </w:r>
      <w:proofErr w:type="spellEnd"/>
      <w:r>
        <w:t xml:space="preserve">. </w:t>
      </w:r>
      <w:proofErr w:type="spellStart"/>
      <w:r>
        <w:t>Dart</w:t>
      </w:r>
      <w:proofErr w:type="spellEnd"/>
      <w:r>
        <w:t xml:space="preserve"> je klijentski optimiziran jezik za razvoj aplikacija na bilo kojoj platformi uz pružanje značajki kao što su </w:t>
      </w:r>
      <w:r w:rsidR="00AB789A" w:rsidRPr="00FC50AB">
        <w:rPr>
          <w:lang w:val="en-HR"/>
        </w:rPr>
        <w:t>„</w:t>
      </w:r>
      <w:proofErr w:type="spellStart"/>
      <w:r w:rsidRPr="00FC50AB">
        <w:rPr>
          <w:i/>
          <w:iCs/>
        </w:rPr>
        <w:t>type</w:t>
      </w:r>
      <w:proofErr w:type="spellEnd"/>
      <w:r w:rsidRPr="00FC50AB">
        <w:rPr>
          <w:i/>
          <w:iCs/>
        </w:rPr>
        <w:t xml:space="preserve"> </w:t>
      </w:r>
      <w:proofErr w:type="spellStart"/>
      <w:r w:rsidRPr="00FC50AB">
        <w:rPr>
          <w:i/>
          <w:iCs/>
        </w:rPr>
        <w:t>saftey</w:t>
      </w:r>
      <w:proofErr w:type="spellEnd"/>
      <w:r w:rsidR="00AB789A">
        <w:rPr>
          <w:i/>
          <w:iCs/>
        </w:rPr>
        <w:t>“</w:t>
      </w:r>
      <w:r w:rsidR="00AB789A">
        <w:t xml:space="preserve"> </w:t>
      </w:r>
      <w:r>
        <w:t>i</w:t>
      </w:r>
      <w:r w:rsidR="00AB789A">
        <w:t xml:space="preserve"> </w:t>
      </w:r>
      <w:r w:rsidR="00AB789A" w:rsidRPr="00FC50AB">
        <w:rPr>
          <w:lang w:val="en-HR"/>
        </w:rPr>
        <w:t>„</w:t>
      </w:r>
      <w:r w:rsidR="00AB789A" w:rsidRPr="00AB789A">
        <w:rPr>
          <w:i/>
          <w:iCs/>
        </w:rPr>
        <w:t xml:space="preserve"> </w:t>
      </w:r>
      <w:proofErr w:type="spellStart"/>
      <w:r w:rsidR="00AB789A">
        <w:rPr>
          <w:i/>
          <w:iCs/>
        </w:rPr>
        <w:t>sound</w:t>
      </w:r>
      <w:proofErr w:type="spellEnd"/>
      <w:r w:rsidR="00AB789A">
        <w:rPr>
          <w:i/>
          <w:iCs/>
        </w:rPr>
        <w:t xml:space="preserve"> </w:t>
      </w:r>
      <w:proofErr w:type="spellStart"/>
      <w:r w:rsidR="00AB789A">
        <w:rPr>
          <w:i/>
          <w:iCs/>
        </w:rPr>
        <w:t>null</w:t>
      </w:r>
      <w:proofErr w:type="spellEnd"/>
      <w:r w:rsidR="00AB789A">
        <w:rPr>
          <w:i/>
          <w:iCs/>
        </w:rPr>
        <w:t xml:space="preserve"> </w:t>
      </w:r>
      <w:proofErr w:type="spellStart"/>
      <w:r w:rsidR="00AB789A">
        <w:rPr>
          <w:i/>
          <w:iCs/>
        </w:rPr>
        <w:t>saftey</w:t>
      </w:r>
      <w:proofErr w:type="spellEnd"/>
      <w:r w:rsidR="00AB789A">
        <w:rPr>
          <w:i/>
          <w:iCs/>
        </w:rPr>
        <w:t>“</w:t>
      </w:r>
      <w:r w:rsidR="00AB789A">
        <w:t xml:space="preserve"> </w:t>
      </w:r>
      <w:r>
        <w:t xml:space="preserve">[2]. Pri </w:t>
      </w:r>
      <w:proofErr w:type="spellStart"/>
      <w:r>
        <w:t>višeplatformskom</w:t>
      </w:r>
      <w:proofErr w:type="spellEnd"/>
      <w:r>
        <w:t xml:space="preserve"> razvoju, </w:t>
      </w:r>
      <w:proofErr w:type="spellStart"/>
      <w:r>
        <w:t>Dart</w:t>
      </w:r>
      <w:proofErr w:type="spellEnd"/>
      <w:r>
        <w:t xml:space="preserve"> pruža prevođenje koda u strojni kod. To se kod </w:t>
      </w:r>
      <w:proofErr w:type="spellStart"/>
      <w:r>
        <w:t>nativnih</w:t>
      </w:r>
      <w:proofErr w:type="spellEnd"/>
      <w:r>
        <w:t xml:space="preserve"> platformi postiže pomoću virtualne mašine koja pruža </w:t>
      </w:r>
      <w:r w:rsidRPr="00FC50AB">
        <w:rPr>
          <w:lang w:val="en-HR"/>
        </w:rPr>
        <w:t>„</w:t>
      </w:r>
      <w:proofErr w:type="spellStart"/>
      <w:r>
        <w:rPr>
          <w:i/>
          <w:iCs/>
        </w:rPr>
        <w:t>just</w:t>
      </w:r>
      <w:proofErr w:type="spellEnd"/>
      <w:r>
        <w:rPr>
          <w:i/>
          <w:iCs/>
        </w:rPr>
        <w:t xml:space="preserve"> </w:t>
      </w:r>
      <w:proofErr w:type="spellStart"/>
      <w:r>
        <w:rPr>
          <w:i/>
          <w:iCs/>
        </w:rPr>
        <w:t>in</w:t>
      </w:r>
      <w:proofErr w:type="spellEnd"/>
      <w:r>
        <w:rPr>
          <w:i/>
          <w:iCs/>
        </w:rPr>
        <w:t xml:space="preserve"> time“</w:t>
      </w:r>
      <w:r>
        <w:t xml:space="preserve"> (JIT) prevodilac pri postupku izrade aplikacija, dok u produkcijskom okruženju se koristi </w:t>
      </w:r>
      <w:r w:rsidRPr="00FC50AB">
        <w:rPr>
          <w:lang w:val="en-HR"/>
        </w:rPr>
        <w:t>„</w:t>
      </w:r>
      <w:proofErr w:type="spellStart"/>
      <w:r>
        <w:rPr>
          <w:i/>
          <w:iCs/>
        </w:rPr>
        <w:t>ahead</w:t>
      </w:r>
      <w:proofErr w:type="spellEnd"/>
      <w:r>
        <w:rPr>
          <w:i/>
          <w:iCs/>
        </w:rPr>
        <w:t xml:space="preserve"> </w:t>
      </w:r>
      <w:proofErr w:type="spellStart"/>
      <w:r>
        <w:rPr>
          <w:i/>
          <w:iCs/>
        </w:rPr>
        <w:t>of</w:t>
      </w:r>
      <w:proofErr w:type="spellEnd"/>
      <w:r>
        <w:rPr>
          <w:i/>
          <w:iCs/>
        </w:rPr>
        <w:t xml:space="preserve"> time“</w:t>
      </w:r>
      <w:r>
        <w:t xml:space="preserve"> (AOT) prevodilac kako bi preveo kod u strojni jezik. Za internetske aplikacije koristi prevodilac za razvojno (</w:t>
      </w:r>
      <w:proofErr w:type="spellStart"/>
      <w:r>
        <w:rPr>
          <w:i/>
          <w:iCs/>
        </w:rPr>
        <w:t>dartdevc</w:t>
      </w:r>
      <w:proofErr w:type="spellEnd"/>
      <w:r>
        <w:t>) i produkcijsko (</w:t>
      </w:r>
      <w:r>
        <w:rPr>
          <w:i/>
          <w:iCs/>
        </w:rPr>
        <w:t>dart2js</w:t>
      </w:r>
      <w:r>
        <w:t xml:space="preserve">) okruženje kako bi preveo kod napisan u </w:t>
      </w:r>
      <w:proofErr w:type="spellStart"/>
      <w:r>
        <w:t>Dart</w:t>
      </w:r>
      <w:proofErr w:type="spellEnd"/>
      <w:r>
        <w:t xml:space="preserve"> programskom jeziku u </w:t>
      </w:r>
      <w:proofErr w:type="spellStart"/>
      <w:r>
        <w:t>JavaScript</w:t>
      </w:r>
      <w:proofErr w:type="spellEnd"/>
      <w:r>
        <w:t>.</w:t>
      </w:r>
    </w:p>
    <w:p w14:paraId="0D37C689" w14:textId="77777777" w:rsidR="00FC50AB" w:rsidRDefault="00FC50AB" w:rsidP="00FC50AB"/>
    <w:p w14:paraId="6215FA26" w14:textId="63FBBD88" w:rsidR="00FC50AB" w:rsidRPr="003C1056" w:rsidRDefault="00FC50AB" w:rsidP="003C1056">
      <w:pPr>
        <w:pStyle w:val="Heading4"/>
        <w:numPr>
          <w:ilvl w:val="3"/>
          <w:numId w:val="30"/>
        </w:numPr>
      </w:pPr>
      <w:bookmarkStart w:id="11" w:name="_Toc107480758"/>
      <w:r w:rsidRPr="003C1056">
        <w:t>Arhitektura</w:t>
      </w:r>
      <w:bookmarkEnd w:id="11"/>
    </w:p>
    <w:p w14:paraId="528C8BC3" w14:textId="78FF2483" w:rsidR="00FC50AB" w:rsidRPr="00FC50AB" w:rsidRDefault="00FC50AB" w:rsidP="00FC50AB">
      <w:proofErr w:type="spellStart"/>
      <w:r>
        <w:t>Flutter</w:t>
      </w:r>
      <w:proofErr w:type="spellEnd"/>
      <w:r>
        <w:t xml:space="preserve"> je dizajniran kao višeslojni sustav sastavljen od više međusobno neovisnih biblioteka, pri kojoj svaka ovisi o sloju na kojem se nalazi. Svaki sloj je osmišljen kao nezavisni te ga je moguće totalno zamijeniti sa nekim drugim [3].</w:t>
      </w:r>
    </w:p>
    <w:p w14:paraId="4537912C" w14:textId="700D10B7" w:rsidR="00FC50AB" w:rsidRDefault="00FC50AB" w:rsidP="00FC50AB">
      <w:pPr>
        <w:ind w:left="357"/>
        <w:jc w:val="center"/>
      </w:pPr>
      <w:r>
        <w:rPr>
          <w:noProof/>
        </w:rPr>
        <w:lastRenderedPageBreak/>
        <w:drawing>
          <wp:inline distT="0" distB="0" distL="0" distR="0" wp14:anchorId="5D267CE1" wp14:editId="7805399A">
            <wp:extent cx="3311823" cy="2664259"/>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5151" cy="2699115"/>
                    </a:xfrm>
                    <a:prstGeom prst="rect">
                      <a:avLst/>
                    </a:prstGeom>
                  </pic:spPr>
                </pic:pic>
              </a:graphicData>
            </a:graphic>
          </wp:inline>
        </w:drawing>
      </w:r>
    </w:p>
    <w:p w14:paraId="5178B41C" w14:textId="7AAF27EC" w:rsidR="00FC50AB" w:rsidRPr="00FC50AB" w:rsidRDefault="00FC50AB" w:rsidP="00FC50AB">
      <w:pPr>
        <w:pStyle w:val="Caption"/>
        <w:rPr>
          <w:lang w:val="en-HR"/>
        </w:rPr>
      </w:pPr>
      <w:r>
        <w:t xml:space="preserve">Sl. </w:t>
      </w:r>
      <w:bookmarkStart w:id="12" w:name="Fig_DSK"/>
      <w:r>
        <w:t>2.</w:t>
      </w:r>
      <w:r w:rsidR="007B4C1A">
        <w:fldChar w:fldCharType="begin"/>
      </w:r>
      <w:r w:rsidR="007B4C1A">
        <w:instrText xml:space="preserve"> SEQ Sl. \* AR</w:instrText>
      </w:r>
      <w:r w:rsidR="007B4C1A">
        <w:instrText xml:space="preserve">ABIC \s 1 </w:instrText>
      </w:r>
      <w:r w:rsidR="007B4C1A">
        <w:fldChar w:fldCharType="separate"/>
      </w:r>
      <w:r>
        <w:rPr>
          <w:noProof/>
        </w:rPr>
        <w:t>1</w:t>
      </w:r>
      <w:r w:rsidR="007B4C1A">
        <w:rPr>
          <w:noProof/>
        </w:rPr>
        <w:fldChar w:fldCharType="end"/>
      </w:r>
      <w:r>
        <w:t>.</w:t>
      </w:r>
      <w:bookmarkEnd w:id="12"/>
      <w:r w:rsidRPr="00AF338D">
        <w:t xml:space="preserve"> </w:t>
      </w:r>
      <w:r>
        <w:t xml:space="preserve">Slojevi arhitekture </w:t>
      </w:r>
      <w:proofErr w:type="spellStart"/>
      <w:r>
        <w:t>Flutter</w:t>
      </w:r>
      <w:proofErr w:type="spellEnd"/>
      <w:r>
        <w:t>-a</w:t>
      </w:r>
      <w:r w:rsidRPr="00FC50AB">
        <w:rPr>
          <w:rFonts w:eastAsia="Times New Roman"/>
          <w:szCs w:val="24"/>
          <w:lang w:val="en-HR" w:eastAsia="en-GB"/>
        </w:rPr>
        <w:t xml:space="preserve"> </w:t>
      </w:r>
      <w:r w:rsidRPr="00FC50AB">
        <w:rPr>
          <w:lang w:val="en-HR"/>
        </w:rPr>
        <w:t>, izvor: https://docs.flutter.dev/resources/architectural-overview</w:t>
      </w:r>
    </w:p>
    <w:p w14:paraId="0AD13E4D" w14:textId="1EA28166" w:rsidR="00FC50AB" w:rsidRPr="00AF338D" w:rsidRDefault="00FC50AB" w:rsidP="00FC50AB">
      <w:pPr>
        <w:pStyle w:val="Caption"/>
      </w:pPr>
    </w:p>
    <w:p w14:paraId="2DA4C21B" w14:textId="4DFA2AC2" w:rsidR="00FC50AB" w:rsidRPr="00FC50AB" w:rsidRDefault="00FC50AB" w:rsidP="00FC50AB">
      <w:pPr>
        <w:ind w:left="357"/>
      </w:pPr>
      <w:r>
        <w:t xml:space="preserve">Svaki operacijski sustav komunicira sa </w:t>
      </w:r>
      <w:r w:rsidRPr="00FC50AB">
        <w:rPr>
          <w:lang w:val="en-HR"/>
        </w:rPr>
        <w:t>„</w:t>
      </w:r>
      <w:proofErr w:type="spellStart"/>
      <w:r w:rsidRPr="00FC50AB">
        <w:rPr>
          <w:i/>
          <w:iCs/>
        </w:rPr>
        <w:t>Embedder</w:t>
      </w:r>
      <w:proofErr w:type="spellEnd"/>
      <w:r>
        <w:t xml:space="preserve">“ slojem te se on razlikuje ovisno o kojoj se platformi radi. Njegova svrha je komunikacija sa operacijskim sustavom te pakiranje aplikacija na način da je operacijski sustav ne razlikuje od </w:t>
      </w:r>
      <w:proofErr w:type="spellStart"/>
      <w:r>
        <w:t>nativne</w:t>
      </w:r>
      <w:proofErr w:type="spellEnd"/>
      <w:r>
        <w:t xml:space="preserve"> aplikacije. Pri tome, moguće je uvesti </w:t>
      </w:r>
      <w:proofErr w:type="spellStart"/>
      <w:r>
        <w:t>Flutter</w:t>
      </w:r>
      <w:proofErr w:type="spellEnd"/>
      <w:r>
        <w:t xml:space="preserve"> aplikaciju unutar već postojeće aplikacije kao modul. Također, on komunicira sa </w:t>
      </w:r>
      <w:proofErr w:type="spellStart"/>
      <w:r>
        <w:t>Flutter</w:t>
      </w:r>
      <w:proofErr w:type="spellEnd"/>
      <w:r>
        <w:t xml:space="preserve"> mašinom napisanom u C/C++ programskom jeziku, koja predstavlja centralni sloj. U njoj se nalaze implementacije središnjeg programskog sučelja </w:t>
      </w:r>
      <w:proofErr w:type="spellStart"/>
      <w:r>
        <w:t>Fluttera</w:t>
      </w:r>
      <w:proofErr w:type="spellEnd"/>
      <w:r>
        <w:t xml:space="preserve">. Na vrhu sloja se nalazi samo programsko okruženje </w:t>
      </w:r>
      <w:proofErr w:type="spellStart"/>
      <w:r>
        <w:t>Fluttera</w:t>
      </w:r>
      <w:proofErr w:type="spellEnd"/>
      <w:r>
        <w:t xml:space="preserve"> koje se koristi pri razvoju aplikacija. Komunikacija sa mašinom je omogućena pomoću </w:t>
      </w:r>
      <w:r w:rsidRPr="00FC50AB">
        <w:rPr>
          <w:lang w:val="en-HR"/>
        </w:rPr>
        <w:t>„</w:t>
      </w:r>
      <w:proofErr w:type="spellStart"/>
      <w:r>
        <w:rPr>
          <w:i/>
          <w:iCs/>
        </w:rPr>
        <w:t>dart:ui</w:t>
      </w:r>
      <w:proofErr w:type="spellEnd"/>
      <w:r>
        <w:t xml:space="preserve">“ biblioteke sastavljene od </w:t>
      </w:r>
      <w:proofErr w:type="spellStart"/>
      <w:r>
        <w:t>Dart</w:t>
      </w:r>
      <w:proofErr w:type="spellEnd"/>
      <w:r>
        <w:t xml:space="preserve"> klasa, koje služe kao adapteri klasama napisanim u C/C++ programskom jeziku iz same mašine.</w:t>
      </w:r>
    </w:p>
    <w:p w14:paraId="45BEB0DC" w14:textId="77777777" w:rsidR="00FC50AB" w:rsidRDefault="00FC50AB" w:rsidP="00FC50AB">
      <w:pPr>
        <w:ind w:left="357"/>
      </w:pPr>
    </w:p>
    <w:p w14:paraId="68E17E5B" w14:textId="0E5ED684" w:rsidR="00FC50AB" w:rsidRDefault="00FC50AB" w:rsidP="003C1056">
      <w:pPr>
        <w:pStyle w:val="Heading4"/>
        <w:numPr>
          <w:ilvl w:val="3"/>
          <w:numId w:val="30"/>
        </w:numPr>
      </w:pPr>
      <w:bookmarkStart w:id="13" w:name="_Toc107480759"/>
      <w:r>
        <w:t>Widgeti i trenutno stanje aplikacije</w:t>
      </w:r>
      <w:bookmarkEnd w:id="13"/>
    </w:p>
    <w:p w14:paraId="180DDCE8" w14:textId="271C3E42" w:rsidR="00FC50AB" w:rsidRPr="00FC50AB" w:rsidRDefault="00CD7CD1" w:rsidP="00FC50AB">
      <w:pPr>
        <w:rPr>
          <w:i/>
          <w:iCs/>
        </w:rPr>
      </w:pPr>
      <w:proofErr w:type="spellStart"/>
      <w:r>
        <w:t>Flutter</w:t>
      </w:r>
      <w:proofErr w:type="spellEnd"/>
      <w:r>
        <w:t xml:space="preserve"> čitavo korisničko sučelje gardi pomoću </w:t>
      </w:r>
      <w:proofErr w:type="spellStart"/>
      <w:r>
        <w:t>widgeta</w:t>
      </w:r>
      <w:proofErr w:type="spellEnd"/>
      <w:r>
        <w:t xml:space="preserve">. </w:t>
      </w:r>
      <w:proofErr w:type="spellStart"/>
      <w:r w:rsidR="00FC50AB">
        <w:t>Widget</w:t>
      </w:r>
      <w:proofErr w:type="spellEnd"/>
      <w:r w:rsidR="00FC50AB">
        <w:t xml:space="preserve"> predstavlja osnovnu jedinicu za izgradnju korisničkog sučelja te je implementiran kao nepromjenjiva klasa, koja pomoću svoje </w:t>
      </w:r>
      <w:r w:rsidR="00FC50AB" w:rsidRPr="00FC50AB">
        <w:rPr>
          <w:lang w:val="en-HR"/>
        </w:rPr>
        <w:t>„</w:t>
      </w:r>
      <w:proofErr w:type="spellStart"/>
      <w:r w:rsidR="00FC50AB">
        <w:rPr>
          <w:i/>
          <w:iCs/>
        </w:rPr>
        <w:t>build</w:t>
      </w:r>
      <w:proofErr w:type="spellEnd"/>
      <w:r w:rsidR="00FC50AB">
        <w:rPr>
          <w:i/>
          <w:iCs/>
        </w:rPr>
        <w:t>()“</w:t>
      </w:r>
      <w:r w:rsidR="00FC50AB">
        <w:t xml:space="preserve"> metode opisuje kako trenutno izgleda korisničko sučelje s obzirom na trenutno stanje unutar aplikacije [4]. Više različitih </w:t>
      </w:r>
      <w:proofErr w:type="spellStart"/>
      <w:r w:rsidR="00FC50AB">
        <w:t>widgeta</w:t>
      </w:r>
      <w:proofErr w:type="spellEnd"/>
      <w:r w:rsidR="00FC50AB">
        <w:t xml:space="preserve"> formiraju sučelje koristeći kompoziciju te tim stvaraju trenutnu sliku aplikacije s obzirom na trenutno stanje. Svaki </w:t>
      </w:r>
      <w:proofErr w:type="spellStart"/>
      <w:r w:rsidR="00FC50AB">
        <w:t>widget</w:t>
      </w:r>
      <w:proofErr w:type="spellEnd"/>
      <w:r w:rsidR="00FC50AB">
        <w:t xml:space="preserve"> od roditelja dobiva </w:t>
      </w:r>
      <w:r w:rsidR="00FC50AB" w:rsidRPr="00FC50AB">
        <w:rPr>
          <w:lang w:val="en-HR"/>
        </w:rPr>
        <w:t>„</w:t>
      </w:r>
      <w:proofErr w:type="spellStart"/>
      <w:r w:rsidR="00FC50AB">
        <w:rPr>
          <w:i/>
          <w:iCs/>
        </w:rPr>
        <w:t>context</w:t>
      </w:r>
      <w:proofErr w:type="spellEnd"/>
      <w:r w:rsidR="00FC50AB">
        <w:rPr>
          <w:i/>
          <w:iCs/>
        </w:rPr>
        <w:t>“</w:t>
      </w:r>
      <w:r w:rsidR="00FC50AB">
        <w:t xml:space="preserve">, preko čega prima informacije o tome gdje se nalazi unutar formiranog stabla. Prilikom promjene stanja, kao na primjer pri reakciji na interakciju korisnika sa aplikacijom, pojedini </w:t>
      </w:r>
      <w:proofErr w:type="spellStart"/>
      <w:r w:rsidR="00FC50AB">
        <w:t>widget</w:t>
      </w:r>
      <w:proofErr w:type="spellEnd"/>
      <w:r w:rsidR="00FC50AB">
        <w:t xml:space="preserve"> unutar hijerarhije se može zamijeniti sa drugim te time reflektirati promijenjeno stanje unutar aplikacije.</w:t>
      </w:r>
    </w:p>
    <w:p w14:paraId="3ED6E4E0" w14:textId="148BE987" w:rsidR="00FC50AB" w:rsidRDefault="00FC50AB" w:rsidP="00FC50AB">
      <w:pPr>
        <w:ind w:left="357"/>
        <w:jc w:val="center"/>
      </w:pPr>
      <w:r>
        <w:rPr>
          <w:noProof/>
        </w:rPr>
        <w:lastRenderedPageBreak/>
        <w:drawing>
          <wp:inline distT="0" distB="0" distL="0" distR="0" wp14:anchorId="451E2F0B" wp14:editId="07B2F3F9">
            <wp:extent cx="3075491" cy="246032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079422" cy="2463472"/>
                    </a:xfrm>
                    <a:prstGeom prst="rect">
                      <a:avLst/>
                    </a:prstGeom>
                  </pic:spPr>
                </pic:pic>
              </a:graphicData>
            </a:graphic>
          </wp:inline>
        </w:drawing>
      </w:r>
    </w:p>
    <w:p w14:paraId="4BEC7D0C" w14:textId="77777777" w:rsidR="00FC50AB" w:rsidRDefault="00FC50AB" w:rsidP="00FC50AB">
      <w:pPr>
        <w:pStyle w:val="Caption"/>
        <w:rPr>
          <w:lang w:val="en-HR"/>
        </w:rPr>
      </w:pPr>
      <w:r>
        <w:t>Sl. 2.2.</w:t>
      </w:r>
      <w:r w:rsidRPr="00AF338D">
        <w:t xml:space="preserve"> </w:t>
      </w:r>
      <w:r>
        <w:t xml:space="preserve">Hijerarhija </w:t>
      </w:r>
      <w:proofErr w:type="spellStart"/>
      <w:r>
        <w:t>widget</w:t>
      </w:r>
      <w:proofErr w:type="spellEnd"/>
      <w:r>
        <w:t>-a</w:t>
      </w:r>
      <w:r w:rsidRPr="00FC50AB">
        <w:rPr>
          <w:rFonts w:eastAsia="Times New Roman"/>
          <w:szCs w:val="24"/>
          <w:lang w:val="en-HR" w:eastAsia="en-GB"/>
        </w:rPr>
        <w:t xml:space="preserve"> </w:t>
      </w:r>
      <w:r w:rsidRPr="00FC50AB">
        <w:rPr>
          <w:lang w:val="en-HR"/>
        </w:rPr>
        <w:t>,</w:t>
      </w:r>
    </w:p>
    <w:p w14:paraId="47337A95" w14:textId="1AA87711" w:rsidR="00FC50AB" w:rsidRPr="00FC50AB" w:rsidRDefault="00FC50AB" w:rsidP="00FC50AB">
      <w:pPr>
        <w:pStyle w:val="Caption"/>
        <w:rPr>
          <w:lang w:val="en-HR"/>
        </w:rPr>
      </w:pPr>
      <w:r>
        <w:t xml:space="preserve"> </w:t>
      </w:r>
      <w:r w:rsidRPr="00FC50AB">
        <w:rPr>
          <w:lang w:val="en-HR"/>
        </w:rPr>
        <w:t>izvor: https://flutter.dev/docs/development/data-and-backend/state-mgmt/simple</w:t>
      </w:r>
    </w:p>
    <w:p w14:paraId="226FA61C" w14:textId="77777777" w:rsidR="000606BD" w:rsidRDefault="000606BD" w:rsidP="00FC50AB">
      <w:pPr>
        <w:pStyle w:val="Caption"/>
        <w:jc w:val="both"/>
      </w:pPr>
    </w:p>
    <w:p w14:paraId="0A1C3115" w14:textId="304448B4" w:rsidR="00FC50AB" w:rsidRDefault="00FC50AB" w:rsidP="00FC50AB">
      <w:pPr>
        <w:pStyle w:val="Caption"/>
        <w:jc w:val="both"/>
      </w:pPr>
      <w:r>
        <w:t xml:space="preserve">Postoje dvije vrste </w:t>
      </w:r>
      <w:proofErr w:type="spellStart"/>
      <w:r>
        <w:t>widgeta</w:t>
      </w:r>
      <w:proofErr w:type="spellEnd"/>
      <w:r>
        <w:t>:</w:t>
      </w:r>
    </w:p>
    <w:p w14:paraId="45969677" w14:textId="41DA6F1D" w:rsidR="00FC50AB" w:rsidRDefault="00FC50AB" w:rsidP="00FC50AB">
      <w:pPr>
        <w:pStyle w:val="ListParagraph"/>
        <w:numPr>
          <w:ilvl w:val="0"/>
          <w:numId w:val="35"/>
        </w:numPr>
      </w:pPr>
      <w:r w:rsidRPr="00FC50AB">
        <w:rPr>
          <w:lang w:val="en-HR"/>
        </w:rPr>
        <w:t>„</w:t>
      </w:r>
      <w:proofErr w:type="spellStart"/>
      <w:r w:rsidRPr="00FC50AB">
        <w:rPr>
          <w:i/>
          <w:iCs/>
        </w:rPr>
        <w:t>Stateless</w:t>
      </w:r>
      <w:proofErr w:type="spellEnd"/>
      <w:r w:rsidRPr="00FC50AB">
        <w:rPr>
          <w:i/>
          <w:iCs/>
        </w:rPr>
        <w:t xml:space="preserve"> </w:t>
      </w:r>
      <w:proofErr w:type="spellStart"/>
      <w:r w:rsidRPr="00FC50AB">
        <w:rPr>
          <w:i/>
          <w:iCs/>
        </w:rPr>
        <w:t>widget</w:t>
      </w:r>
      <w:proofErr w:type="spellEnd"/>
      <w:r>
        <w:t>“</w:t>
      </w:r>
    </w:p>
    <w:p w14:paraId="73E5867F" w14:textId="70C0F644" w:rsidR="00FC50AB" w:rsidRPr="00FC50AB" w:rsidRDefault="00FC50AB" w:rsidP="00FC50AB">
      <w:pPr>
        <w:pStyle w:val="ListParagraph"/>
        <w:numPr>
          <w:ilvl w:val="0"/>
          <w:numId w:val="35"/>
        </w:numPr>
      </w:pPr>
      <w:r w:rsidRPr="00FC50AB">
        <w:rPr>
          <w:lang w:val="en-HR"/>
        </w:rPr>
        <w:t>„</w:t>
      </w:r>
      <w:proofErr w:type="spellStart"/>
      <w:r>
        <w:rPr>
          <w:i/>
          <w:iCs/>
        </w:rPr>
        <w:t>Stateful</w:t>
      </w:r>
      <w:proofErr w:type="spellEnd"/>
      <w:r>
        <w:rPr>
          <w:i/>
          <w:iCs/>
        </w:rPr>
        <w:t xml:space="preserve"> </w:t>
      </w:r>
      <w:proofErr w:type="spellStart"/>
      <w:r>
        <w:rPr>
          <w:i/>
          <w:iCs/>
        </w:rPr>
        <w:t>widget</w:t>
      </w:r>
      <w:proofErr w:type="spellEnd"/>
      <w:r>
        <w:rPr>
          <w:i/>
          <w:iCs/>
        </w:rPr>
        <w:t>“</w:t>
      </w:r>
    </w:p>
    <w:p w14:paraId="6BA875CB" w14:textId="2546B714" w:rsidR="00FC50AB" w:rsidRDefault="00FC50AB" w:rsidP="00FC50AB">
      <w:r w:rsidRPr="00FC50AB">
        <w:rPr>
          <w:lang w:val="en-HR"/>
        </w:rPr>
        <w:t>„</w:t>
      </w:r>
      <w:proofErr w:type="spellStart"/>
      <w:r>
        <w:rPr>
          <w:i/>
          <w:iCs/>
        </w:rPr>
        <w:t>Stateless</w:t>
      </w:r>
      <w:proofErr w:type="spellEnd"/>
      <w:r>
        <w:rPr>
          <w:i/>
          <w:iCs/>
        </w:rPr>
        <w:t xml:space="preserve"> </w:t>
      </w:r>
      <w:proofErr w:type="spellStart"/>
      <w:r>
        <w:rPr>
          <w:i/>
          <w:iCs/>
        </w:rPr>
        <w:t>widget</w:t>
      </w:r>
      <w:proofErr w:type="spellEnd"/>
      <w:r>
        <w:rPr>
          <w:i/>
          <w:iCs/>
        </w:rPr>
        <w:t>“</w:t>
      </w:r>
      <w:r>
        <w:t xml:space="preserve"> ne sadrži nikakvo stanje koje je podložno promjenama. Kao na primjer </w:t>
      </w:r>
      <w:r w:rsidRPr="00FC50AB">
        <w:rPr>
          <w:lang w:val="en-HR"/>
        </w:rPr>
        <w:t>„</w:t>
      </w:r>
      <w:proofErr w:type="spellStart"/>
      <w:r>
        <w:rPr>
          <w:i/>
          <w:iCs/>
        </w:rPr>
        <w:t>Text</w:t>
      </w:r>
      <w:proofErr w:type="spellEnd"/>
      <w:r>
        <w:rPr>
          <w:i/>
          <w:iCs/>
        </w:rPr>
        <w:t>“</w:t>
      </w:r>
      <w:r>
        <w:t xml:space="preserve"> koji služi za prikazivanje teksta na ekran. </w:t>
      </w:r>
      <w:r w:rsidRPr="00FC50AB">
        <w:rPr>
          <w:lang w:val="en-HR"/>
        </w:rPr>
        <w:t>„</w:t>
      </w:r>
      <w:proofErr w:type="spellStart"/>
      <w:r>
        <w:rPr>
          <w:i/>
          <w:iCs/>
        </w:rPr>
        <w:t>Stateful</w:t>
      </w:r>
      <w:proofErr w:type="spellEnd"/>
      <w:r>
        <w:rPr>
          <w:i/>
          <w:iCs/>
        </w:rPr>
        <w:t xml:space="preserve"> </w:t>
      </w:r>
      <w:proofErr w:type="spellStart"/>
      <w:r>
        <w:rPr>
          <w:i/>
          <w:iCs/>
        </w:rPr>
        <w:t>widget</w:t>
      </w:r>
      <w:proofErr w:type="spellEnd"/>
      <w:r>
        <w:rPr>
          <w:i/>
          <w:iCs/>
        </w:rPr>
        <w:t>“</w:t>
      </w:r>
      <w:r>
        <w:t xml:space="preserve"> sadrži neki atribut koji je podložan promjeni, koja se može pojaviti usred</w:t>
      </w:r>
      <w:r w:rsidR="000606BD">
        <w:t>,</w:t>
      </w:r>
      <w:r>
        <w:t xml:space="preserve"> na primjer, interakcije korisnika s aplikacijom ili drugih faktora. Trivijalni primjer bi bio početna aplikacija dana pri postavljanju svakog novog projekta, koja sadrži gumb te tekst koji prikazuje koliko je puta gumb pritisnut. Takav </w:t>
      </w:r>
      <w:proofErr w:type="spellStart"/>
      <w:r>
        <w:t>widget</w:t>
      </w:r>
      <w:proofErr w:type="spellEnd"/>
      <w:r>
        <w:t xml:space="preserve"> mijenja stanje, ali s obzirom da </w:t>
      </w:r>
      <w:proofErr w:type="spellStart"/>
      <w:r>
        <w:t>widgeti</w:t>
      </w:r>
      <w:proofErr w:type="spellEnd"/>
      <w:r>
        <w:t xml:space="preserve"> sami po sebi nisu promjenjivi, spremaju takva stanja unutar posebne </w:t>
      </w:r>
      <w:r w:rsidRPr="00FC50AB">
        <w:rPr>
          <w:lang w:val="en-HR"/>
        </w:rPr>
        <w:t>„</w:t>
      </w:r>
      <w:r>
        <w:rPr>
          <w:i/>
          <w:iCs/>
        </w:rPr>
        <w:t>State“</w:t>
      </w:r>
      <w:r>
        <w:t xml:space="preserve"> klase. Ta klasa sadrži </w:t>
      </w:r>
      <w:r w:rsidRPr="00FC50AB">
        <w:rPr>
          <w:lang w:val="en-HR"/>
        </w:rPr>
        <w:t>„</w:t>
      </w:r>
      <w:proofErr w:type="spellStart"/>
      <w:r>
        <w:rPr>
          <w:i/>
          <w:iCs/>
        </w:rPr>
        <w:t>build</w:t>
      </w:r>
      <w:proofErr w:type="spellEnd"/>
      <w:r>
        <w:rPr>
          <w:i/>
          <w:iCs/>
        </w:rPr>
        <w:t>“</w:t>
      </w:r>
      <w:r>
        <w:t xml:space="preserve"> metodu,</w:t>
      </w:r>
      <w:r w:rsidR="000606BD">
        <w:t xml:space="preserve"> </w:t>
      </w:r>
      <w:r>
        <w:t xml:space="preserve">koja treba biti pozvana nakon svake promjene stanja kako bi se ona reflektirala na zaslonu. Pozivajući metodu </w:t>
      </w:r>
      <w:r w:rsidRPr="00FC50AB">
        <w:rPr>
          <w:lang w:val="en-HR"/>
        </w:rPr>
        <w:t>„</w:t>
      </w:r>
      <w:proofErr w:type="spellStart"/>
      <w:r>
        <w:rPr>
          <w:i/>
          <w:iCs/>
        </w:rPr>
        <w:t>setState</w:t>
      </w:r>
      <w:proofErr w:type="spellEnd"/>
      <w:r>
        <w:rPr>
          <w:i/>
          <w:iCs/>
        </w:rPr>
        <w:t>“</w:t>
      </w:r>
      <w:r>
        <w:t xml:space="preserve">, </w:t>
      </w:r>
      <w:proofErr w:type="spellStart"/>
      <w:r>
        <w:t>Flutter</w:t>
      </w:r>
      <w:proofErr w:type="spellEnd"/>
      <w:r>
        <w:t xml:space="preserve"> dobiva informaciju o razlici </w:t>
      </w:r>
      <w:r w:rsidR="000606BD">
        <w:t xml:space="preserve">trenutnog </w:t>
      </w:r>
      <w:r>
        <w:t xml:space="preserve">stanja </w:t>
      </w:r>
      <w:proofErr w:type="spellStart"/>
      <w:r>
        <w:t>widgeta</w:t>
      </w:r>
      <w:proofErr w:type="spellEnd"/>
      <w:r>
        <w:t xml:space="preserve"> i onog prikazanog na ekranu te poziva </w:t>
      </w:r>
      <w:r w:rsidRPr="00FC50AB">
        <w:rPr>
          <w:lang w:val="en-HR"/>
        </w:rPr>
        <w:t>„</w:t>
      </w:r>
      <w:proofErr w:type="spellStart"/>
      <w:r>
        <w:rPr>
          <w:i/>
          <w:iCs/>
        </w:rPr>
        <w:t>build</w:t>
      </w:r>
      <w:proofErr w:type="spellEnd"/>
      <w:r>
        <w:rPr>
          <w:i/>
          <w:iCs/>
        </w:rPr>
        <w:t>“</w:t>
      </w:r>
      <w:r>
        <w:t xml:space="preserve"> </w:t>
      </w:r>
      <w:proofErr w:type="spellStart"/>
      <w:r>
        <w:t>method</w:t>
      </w:r>
      <w:r w:rsidR="000606BD">
        <w:t>u</w:t>
      </w:r>
      <w:proofErr w:type="spellEnd"/>
      <w:r>
        <w:t xml:space="preserve"> </w:t>
      </w:r>
      <w:r w:rsidRPr="00FC50AB">
        <w:rPr>
          <w:lang w:val="en-HR"/>
        </w:rPr>
        <w:t>„</w:t>
      </w:r>
      <w:r>
        <w:rPr>
          <w:i/>
          <w:iCs/>
        </w:rPr>
        <w:t>State“</w:t>
      </w:r>
      <w:r>
        <w:t xml:space="preserve"> klase.</w:t>
      </w:r>
    </w:p>
    <w:p w14:paraId="24EA33BD" w14:textId="77777777" w:rsidR="000606BD" w:rsidRPr="00FC50AB" w:rsidRDefault="000606BD" w:rsidP="00FC50AB"/>
    <w:p w14:paraId="75B11F02" w14:textId="433025E9" w:rsidR="00FC50AB" w:rsidRDefault="00FC50AB" w:rsidP="003C1056">
      <w:pPr>
        <w:pStyle w:val="Heading4"/>
        <w:numPr>
          <w:ilvl w:val="3"/>
          <w:numId w:val="30"/>
        </w:numPr>
      </w:pPr>
      <w:bookmarkStart w:id="14" w:name="_Toc107480760"/>
      <w:r>
        <w:t>Propagacija stanja</w:t>
      </w:r>
      <w:bookmarkEnd w:id="14"/>
    </w:p>
    <w:p w14:paraId="17F1CC7B" w14:textId="023AD450" w:rsidR="00FC50AB" w:rsidRPr="00FC50AB" w:rsidRDefault="00FC50AB" w:rsidP="00FC50AB">
      <w:r>
        <w:t xml:space="preserve">Kako je </w:t>
      </w:r>
      <w:proofErr w:type="spellStart"/>
      <w:r>
        <w:t>widget</w:t>
      </w:r>
      <w:proofErr w:type="spellEnd"/>
      <w:r>
        <w:t xml:space="preserve"> klasa, moguće mu je predati podatke pomoću konstruktora te pomoću tih podataka implementirati </w:t>
      </w:r>
      <w:r w:rsidRPr="00FC50AB">
        <w:rPr>
          <w:lang w:val="en-HR"/>
        </w:rPr>
        <w:t>„</w:t>
      </w:r>
      <w:proofErr w:type="spellStart"/>
      <w:r>
        <w:rPr>
          <w:i/>
          <w:iCs/>
        </w:rPr>
        <w:t>build</w:t>
      </w:r>
      <w:proofErr w:type="spellEnd"/>
      <w:r>
        <w:rPr>
          <w:i/>
          <w:iCs/>
        </w:rPr>
        <w:t>“</w:t>
      </w:r>
      <w:r>
        <w:t xml:space="preserve"> metodu. Ovaj pristup je primjenjiv dok se aplikacija sastoji od svega par </w:t>
      </w:r>
      <w:proofErr w:type="spellStart"/>
      <w:r>
        <w:t>widget</w:t>
      </w:r>
      <w:proofErr w:type="spellEnd"/>
      <w:r>
        <w:t xml:space="preserve">-a. Kako se dodaju ove funkcionalnosti i implementiraju zasloni, postupak prosljeđivanja podataka kroz konstruktore postaje vrlo težak. Stoga, kao rješenje </w:t>
      </w:r>
      <w:proofErr w:type="spellStart"/>
      <w:r>
        <w:t>Flutter</w:t>
      </w:r>
      <w:proofErr w:type="spellEnd"/>
      <w:r>
        <w:t xml:space="preserve"> pruža treći tip </w:t>
      </w:r>
      <w:proofErr w:type="spellStart"/>
      <w:r>
        <w:t>widgeta</w:t>
      </w:r>
      <w:proofErr w:type="spellEnd"/>
      <w:r>
        <w:t xml:space="preserve">, </w:t>
      </w:r>
      <w:r w:rsidRPr="00FC50AB">
        <w:rPr>
          <w:lang w:val="en-HR"/>
        </w:rPr>
        <w:lastRenderedPageBreak/>
        <w:t>„</w:t>
      </w:r>
      <w:proofErr w:type="spellStart"/>
      <w:r>
        <w:rPr>
          <w:i/>
          <w:iCs/>
        </w:rPr>
        <w:t>InheritedWidget</w:t>
      </w:r>
      <w:proofErr w:type="spellEnd"/>
      <w:r>
        <w:rPr>
          <w:i/>
          <w:iCs/>
        </w:rPr>
        <w:t>“</w:t>
      </w:r>
      <w:r>
        <w:t xml:space="preserve">. </w:t>
      </w:r>
      <w:r w:rsidRPr="00FC50AB">
        <w:rPr>
          <w:lang w:val="en-HR"/>
        </w:rPr>
        <w:t>„</w:t>
      </w:r>
      <w:proofErr w:type="spellStart"/>
      <w:r>
        <w:rPr>
          <w:i/>
          <w:iCs/>
        </w:rPr>
        <w:t>InheritedWidget</w:t>
      </w:r>
      <w:proofErr w:type="spellEnd"/>
      <w:r>
        <w:rPr>
          <w:i/>
          <w:iCs/>
        </w:rPr>
        <w:t>“</w:t>
      </w:r>
      <w:r>
        <w:t xml:space="preserve"> omogućuje jednostavan pristup podacima svim </w:t>
      </w:r>
      <w:proofErr w:type="spellStart"/>
      <w:r>
        <w:t>widgetima</w:t>
      </w:r>
      <w:proofErr w:type="spellEnd"/>
      <w:r>
        <w:t xml:space="preserve"> koji se nalaze ispod unutar hijerarhije stabla.</w:t>
      </w:r>
    </w:p>
    <w:p w14:paraId="090D9B3C" w14:textId="25CC587C" w:rsidR="00FC50AB" w:rsidRDefault="00FC50AB" w:rsidP="00FC50AB">
      <w:pPr>
        <w:ind w:left="357"/>
        <w:jc w:val="center"/>
      </w:pPr>
      <w:r>
        <w:rPr>
          <w:noProof/>
        </w:rPr>
        <w:drawing>
          <wp:inline distT="0" distB="0" distL="0" distR="0" wp14:anchorId="5C48BE6A" wp14:editId="2A926CA9">
            <wp:extent cx="3157657" cy="23484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93657" cy="2375270"/>
                    </a:xfrm>
                    <a:prstGeom prst="rect">
                      <a:avLst/>
                    </a:prstGeom>
                  </pic:spPr>
                </pic:pic>
              </a:graphicData>
            </a:graphic>
          </wp:inline>
        </w:drawing>
      </w:r>
    </w:p>
    <w:p w14:paraId="77273C16" w14:textId="368C4F9E" w:rsidR="00FC50AB" w:rsidRDefault="00FC50AB" w:rsidP="00FC50AB">
      <w:pPr>
        <w:pStyle w:val="Caption"/>
        <w:rPr>
          <w:lang w:val="en-HR"/>
        </w:rPr>
      </w:pPr>
      <w:r>
        <w:t xml:space="preserve">Sl. 2.3. </w:t>
      </w:r>
      <w:r w:rsidRPr="00FC50AB">
        <w:rPr>
          <w:lang w:val="en-HR"/>
        </w:rPr>
        <w:t>„</w:t>
      </w:r>
      <w:proofErr w:type="spellStart"/>
      <w:r>
        <w:rPr>
          <w:i/>
          <w:iCs/>
        </w:rPr>
        <w:t>InheritedWidget</w:t>
      </w:r>
      <w:proofErr w:type="spellEnd"/>
      <w:r>
        <w:rPr>
          <w:i/>
          <w:iCs/>
        </w:rPr>
        <w:t>“</w:t>
      </w:r>
      <w:r w:rsidRPr="00FC50AB">
        <w:rPr>
          <w:lang w:val="en-HR"/>
        </w:rPr>
        <w:t>,</w:t>
      </w:r>
    </w:p>
    <w:p w14:paraId="37390158" w14:textId="77777777" w:rsidR="00FC50AB" w:rsidRPr="00FC50AB" w:rsidRDefault="00FC50AB" w:rsidP="00FC50AB">
      <w:pPr>
        <w:pStyle w:val="Caption"/>
        <w:rPr>
          <w:lang w:val="en-HR"/>
        </w:rPr>
      </w:pPr>
      <w:r>
        <w:t xml:space="preserve"> </w:t>
      </w:r>
      <w:r w:rsidRPr="00FC50AB">
        <w:rPr>
          <w:lang w:val="en-HR"/>
        </w:rPr>
        <w:t>izvor: https://flutter.dev/docs/development/data-and-backend/state-mgmt/simple</w:t>
      </w:r>
    </w:p>
    <w:p w14:paraId="2B6B4D1D" w14:textId="74EE6656" w:rsidR="00FC50AB" w:rsidRDefault="00FC50AB" w:rsidP="00FC50AB">
      <w:pPr>
        <w:spacing w:line="480" w:lineRule="auto"/>
      </w:pPr>
      <w:r>
        <w:t xml:space="preserve">Ako </w:t>
      </w:r>
      <w:r w:rsidRPr="00FC50AB">
        <w:rPr>
          <w:lang w:val="en-HR"/>
        </w:rPr>
        <w:t>„</w:t>
      </w:r>
      <w:proofErr w:type="spellStart"/>
      <w:r>
        <w:rPr>
          <w:i/>
          <w:iCs/>
        </w:rPr>
        <w:t>ExamWidget</w:t>
      </w:r>
      <w:proofErr w:type="spellEnd"/>
      <w:r>
        <w:rPr>
          <w:i/>
          <w:iCs/>
        </w:rPr>
        <w:t>“</w:t>
      </w:r>
      <w:r>
        <w:t xml:space="preserve"> treba podatke od </w:t>
      </w:r>
      <w:r w:rsidRPr="00FC50AB">
        <w:rPr>
          <w:lang w:val="en-HR"/>
        </w:rPr>
        <w:t>„</w:t>
      </w:r>
      <w:proofErr w:type="spellStart"/>
      <w:r>
        <w:rPr>
          <w:i/>
          <w:iCs/>
        </w:rPr>
        <w:t>StudentState</w:t>
      </w:r>
      <w:proofErr w:type="spellEnd"/>
      <w:r>
        <w:rPr>
          <w:i/>
          <w:iCs/>
        </w:rPr>
        <w:t>“</w:t>
      </w:r>
      <w:r>
        <w:t xml:space="preserve"> </w:t>
      </w:r>
      <w:proofErr w:type="spellStart"/>
      <w:r>
        <w:t>widgeta</w:t>
      </w:r>
      <w:proofErr w:type="spellEnd"/>
      <w:r>
        <w:t xml:space="preserve">, moguće ih je dobiti preko </w:t>
      </w:r>
      <w:r w:rsidRPr="00FC50AB">
        <w:rPr>
          <w:lang w:val="en-HR"/>
        </w:rPr>
        <w:t>„</w:t>
      </w:r>
      <w:proofErr w:type="spellStart"/>
      <w:r>
        <w:rPr>
          <w:i/>
          <w:iCs/>
        </w:rPr>
        <w:t>context</w:t>
      </w:r>
      <w:proofErr w:type="spellEnd"/>
      <w:r>
        <w:rPr>
          <w:i/>
          <w:iCs/>
        </w:rPr>
        <w:t>”</w:t>
      </w:r>
      <w:r>
        <w:t xml:space="preserve"> parametra, kojeg svaki </w:t>
      </w:r>
      <w:proofErr w:type="spellStart"/>
      <w:r>
        <w:t>widget</w:t>
      </w:r>
      <w:proofErr w:type="spellEnd"/>
      <w:r>
        <w:t xml:space="preserve"> pruža kao argument svoje </w:t>
      </w:r>
      <w:r w:rsidRPr="00FC50AB">
        <w:rPr>
          <w:lang w:val="en-HR"/>
        </w:rPr>
        <w:t>„</w:t>
      </w:r>
      <w:proofErr w:type="spellStart"/>
      <w:r>
        <w:rPr>
          <w:i/>
          <w:iCs/>
        </w:rPr>
        <w:t>build</w:t>
      </w:r>
      <w:proofErr w:type="spellEnd"/>
      <w:r>
        <w:rPr>
          <w:i/>
          <w:iCs/>
        </w:rPr>
        <w:t>“</w:t>
      </w:r>
      <w:r>
        <w:t xml:space="preserve"> metode. Prilikom toga, dobiti će stanje od najbližeg </w:t>
      </w:r>
      <w:proofErr w:type="spellStart"/>
      <w:r>
        <w:t>widgeta</w:t>
      </w:r>
      <w:proofErr w:type="spellEnd"/>
      <w:r>
        <w:t xml:space="preserve"> koji se nalazi iznad unutar hijerarhije stabla i ima tip </w:t>
      </w:r>
      <w:r w:rsidRPr="00FC50AB">
        <w:rPr>
          <w:lang w:val="en-HR"/>
        </w:rPr>
        <w:t>„</w:t>
      </w:r>
      <w:proofErr w:type="spellStart"/>
      <w:r>
        <w:rPr>
          <w:i/>
          <w:iCs/>
        </w:rPr>
        <w:t>StudentState</w:t>
      </w:r>
      <w:proofErr w:type="spellEnd"/>
      <w:r>
        <w:rPr>
          <w:i/>
          <w:iCs/>
        </w:rPr>
        <w:t>“</w:t>
      </w:r>
      <w:r>
        <w:t xml:space="preserve">. Ova metodologija propagiranja stanja unutar aplikacije se koristi od samog </w:t>
      </w:r>
      <w:proofErr w:type="spellStart"/>
      <w:r>
        <w:t>Flutter</w:t>
      </w:r>
      <w:proofErr w:type="spellEnd"/>
      <w:r>
        <w:t xml:space="preserve"> okruženja te je osnova mnogih biblioteka napravljenih od strane programera u svrhu upravljanja stanjem unutar aplikacije.</w:t>
      </w:r>
    </w:p>
    <w:p w14:paraId="5F5E8807" w14:textId="11515A5B" w:rsidR="00FC50AB" w:rsidRDefault="00FC50AB" w:rsidP="003C1056">
      <w:pPr>
        <w:pStyle w:val="Heading4"/>
        <w:numPr>
          <w:ilvl w:val="3"/>
          <w:numId w:val="30"/>
        </w:numPr>
      </w:pPr>
      <w:bookmarkStart w:id="15" w:name="_Toc107480761"/>
      <w:r>
        <w:t>Prikazivanje korisničkog sučelja</w:t>
      </w:r>
      <w:bookmarkEnd w:id="15"/>
    </w:p>
    <w:p w14:paraId="433FF4A1" w14:textId="117152C7" w:rsidR="002B6C97" w:rsidRPr="00470A61" w:rsidRDefault="002B6C97" w:rsidP="002B6C97">
      <w:proofErr w:type="spellStart"/>
      <w:r>
        <w:t>Nativne</w:t>
      </w:r>
      <w:proofErr w:type="spellEnd"/>
      <w:r>
        <w:t xml:space="preserve"> aplikacije</w:t>
      </w:r>
      <w:r w:rsidR="002D2E3E">
        <w:t>,</w:t>
      </w:r>
      <w:r>
        <w:t xml:space="preserve"> kao ona primjer u Androidu</w:t>
      </w:r>
      <w:r w:rsidR="002D2E3E">
        <w:t xml:space="preserve"> koje</w:t>
      </w:r>
      <w:r>
        <w:t xml:space="preserve"> </w:t>
      </w:r>
      <w:r w:rsidR="002D2E3E">
        <w:t xml:space="preserve">se pišu u Java programskom jeziku, zajedno sa svojim bibliotekama pružaju komponente koje predstavljaju što se prikazuje na ekranu. Ti elementi se koriste od strane </w:t>
      </w:r>
      <w:proofErr w:type="spellStart"/>
      <w:r w:rsidR="002D2E3E">
        <w:rPr>
          <w:i/>
          <w:iCs/>
        </w:rPr>
        <w:t>Skia</w:t>
      </w:r>
      <w:proofErr w:type="spellEnd"/>
      <w:r w:rsidR="002D2E3E">
        <w:t xml:space="preserve"> programa koji upravlja grafičkom karticom te ovisno o primljenim komponentama govori grafičkoj kartici što da prikaže na ekranu.</w:t>
      </w:r>
      <w:r w:rsidR="00A73975">
        <w:t xml:space="preserve"> Obično,</w:t>
      </w:r>
      <w:r w:rsidR="002D2E3E">
        <w:t xml:space="preserve"> </w:t>
      </w:r>
      <w:proofErr w:type="spellStart"/>
      <w:r w:rsidR="00A73975">
        <w:t>višeplatformske</w:t>
      </w:r>
      <w:proofErr w:type="spellEnd"/>
      <w:r w:rsidR="00A73975">
        <w:t xml:space="preserve"> tehnologije iskorištavaju ovo već postojeću implementaciju </w:t>
      </w:r>
      <w:proofErr w:type="spellStart"/>
      <w:r w:rsidR="00A73975">
        <w:t>nativnih</w:t>
      </w:r>
      <w:proofErr w:type="spellEnd"/>
      <w:r w:rsidR="00A73975">
        <w:t xml:space="preserve"> tehnologija te jednostavno fasada preko njih koja komunicira s obje platforme. </w:t>
      </w:r>
      <w:proofErr w:type="spellStart"/>
      <w:r w:rsidR="00A73975">
        <w:t>Flutter</w:t>
      </w:r>
      <w:proofErr w:type="spellEnd"/>
      <w:r w:rsidR="00A73975">
        <w:t xml:space="preserve"> je</w:t>
      </w:r>
      <w:r w:rsidR="00470A61">
        <w:t xml:space="preserve"> </w:t>
      </w:r>
      <w:r w:rsidR="00A73975">
        <w:t xml:space="preserve">drugačiji po tome što totalno zamjenjuje tu već postojeću funkcionalnost </w:t>
      </w:r>
      <w:proofErr w:type="spellStart"/>
      <w:r w:rsidR="00470A61">
        <w:t>nativnih</w:t>
      </w:r>
      <w:proofErr w:type="spellEnd"/>
      <w:r w:rsidR="00470A61">
        <w:t xml:space="preserve"> tehnologija </w:t>
      </w:r>
      <w:r w:rsidR="00A73975">
        <w:t>sa svojom</w:t>
      </w:r>
      <w:r w:rsidR="00470A61">
        <w:t xml:space="preserve">. Time se postiže bolja i brža komunicira sa </w:t>
      </w:r>
      <w:proofErr w:type="spellStart"/>
      <w:r w:rsidR="00470A61">
        <w:rPr>
          <w:i/>
          <w:iCs/>
        </w:rPr>
        <w:t>Skia</w:t>
      </w:r>
      <w:proofErr w:type="spellEnd"/>
      <w:r w:rsidR="00470A61">
        <w:t xml:space="preserve"> programom te ima bolju kontrolu. Tome što se prikazuje na korisničkom sučelju.</w:t>
      </w:r>
    </w:p>
    <w:p w14:paraId="05972756" w14:textId="6F6DF3D5" w:rsidR="002B6C97" w:rsidRDefault="002B6C97" w:rsidP="002B6C97"/>
    <w:p w14:paraId="683012CF" w14:textId="4B7A6D49" w:rsidR="002B6C97" w:rsidRDefault="003126C6" w:rsidP="002B6C97">
      <w:r>
        <w:rPr>
          <w:noProof/>
        </w:rPr>
        <w:lastRenderedPageBreak/>
        <w:drawing>
          <wp:inline distT="0" distB="0" distL="0" distR="0" wp14:anchorId="32BF5785" wp14:editId="31CC6461">
            <wp:extent cx="5939790" cy="2222500"/>
            <wp:effectExtent l="0" t="0" r="381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9790" cy="2222500"/>
                    </a:xfrm>
                    <a:prstGeom prst="rect">
                      <a:avLst/>
                    </a:prstGeom>
                  </pic:spPr>
                </pic:pic>
              </a:graphicData>
            </a:graphic>
          </wp:inline>
        </w:drawing>
      </w:r>
    </w:p>
    <w:p w14:paraId="320F2918" w14:textId="3A5E77F9" w:rsidR="002B6C97" w:rsidRPr="003126C6" w:rsidRDefault="003126C6" w:rsidP="003126C6">
      <w:pPr>
        <w:jc w:val="center"/>
      </w:pPr>
      <w:r>
        <w:t>Sl. 2.4. Komuniciranje sa GPU</w:t>
      </w:r>
    </w:p>
    <w:p w14:paraId="31085EDA" w14:textId="042ADC94" w:rsidR="002B6C97" w:rsidRDefault="002B6C97" w:rsidP="002B6C97"/>
    <w:p w14:paraId="7B5CC0CD" w14:textId="2DF3AC27" w:rsidR="002B6C97" w:rsidRDefault="002B6C97" w:rsidP="002B6C97"/>
    <w:p w14:paraId="7820290F" w14:textId="6FDA4E56" w:rsidR="002B6C97" w:rsidRDefault="003126C6" w:rsidP="002B6C97">
      <w:proofErr w:type="spellStart"/>
      <w:r>
        <w:t>Flutter</w:t>
      </w:r>
      <w:proofErr w:type="spellEnd"/>
      <w:r>
        <w:t xml:space="preserve"> kao rješenje</w:t>
      </w:r>
      <w:r w:rsidR="009B1F21">
        <w:t xml:space="preserve"> za određivanje što se prikazuje na korisničkom sučelju,</w:t>
      </w:r>
      <w:r>
        <w:t xml:space="preserve"> koristi kompozicijsku strukturu stabla</w:t>
      </w:r>
      <w:r w:rsidR="009B1F21">
        <w:t>,</w:t>
      </w:r>
      <w:r>
        <w:t xml:space="preserve"> i to tri različite vrsta stabla.</w:t>
      </w:r>
      <w:r w:rsidR="00EE5C6A">
        <w:t xml:space="preserve"> [5]</w:t>
      </w:r>
    </w:p>
    <w:p w14:paraId="3F75B1ED" w14:textId="5299A2AA" w:rsidR="003126C6" w:rsidRDefault="003126C6" w:rsidP="003126C6">
      <w:pPr>
        <w:pStyle w:val="ListParagraph"/>
        <w:numPr>
          <w:ilvl w:val="0"/>
          <w:numId w:val="36"/>
        </w:numPr>
      </w:pPr>
      <w:r>
        <w:t xml:space="preserve">Stablo </w:t>
      </w:r>
      <w:proofErr w:type="spellStart"/>
      <w:r>
        <w:t>widgeta</w:t>
      </w:r>
      <w:proofErr w:type="spellEnd"/>
      <w:r>
        <w:t xml:space="preserve"> (</w:t>
      </w:r>
      <w:r w:rsidRPr="00FC50AB">
        <w:rPr>
          <w:lang w:val="en-HR"/>
        </w:rPr>
        <w:t>„</w:t>
      </w:r>
      <w:proofErr w:type="spellStart"/>
      <w:r>
        <w:rPr>
          <w:i/>
          <w:iCs/>
        </w:rPr>
        <w:t>Widget</w:t>
      </w:r>
      <w:proofErr w:type="spellEnd"/>
      <w:r>
        <w:rPr>
          <w:i/>
          <w:iCs/>
        </w:rPr>
        <w:t xml:space="preserve"> </w:t>
      </w:r>
      <w:proofErr w:type="spellStart"/>
      <w:r>
        <w:rPr>
          <w:i/>
          <w:iCs/>
        </w:rPr>
        <w:t>tree</w:t>
      </w:r>
      <w:proofErr w:type="spellEnd"/>
      <w:r>
        <w:rPr>
          <w:i/>
          <w:iCs/>
        </w:rPr>
        <w:t>“</w:t>
      </w:r>
      <w:r>
        <w:t>)</w:t>
      </w:r>
    </w:p>
    <w:p w14:paraId="51760BE5" w14:textId="0352067B" w:rsidR="003126C6" w:rsidRDefault="003126C6" w:rsidP="003126C6">
      <w:pPr>
        <w:pStyle w:val="ListParagraph"/>
        <w:numPr>
          <w:ilvl w:val="0"/>
          <w:numId w:val="36"/>
        </w:numPr>
      </w:pPr>
      <w:r>
        <w:t>Stablo elemenata (</w:t>
      </w:r>
      <w:r w:rsidRPr="00FC50AB">
        <w:rPr>
          <w:lang w:val="en-HR"/>
        </w:rPr>
        <w:t>„</w:t>
      </w:r>
      <w:r>
        <w:rPr>
          <w:i/>
          <w:iCs/>
        </w:rPr>
        <w:t xml:space="preserve">Element </w:t>
      </w:r>
      <w:proofErr w:type="spellStart"/>
      <w:r>
        <w:rPr>
          <w:i/>
          <w:iCs/>
        </w:rPr>
        <w:t>tree</w:t>
      </w:r>
      <w:proofErr w:type="spellEnd"/>
      <w:r>
        <w:rPr>
          <w:i/>
          <w:iCs/>
        </w:rPr>
        <w:t>“</w:t>
      </w:r>
      <w:r>
        <w:t>)</w:t>
      </w:r>
    </w:p>
    <w:p w14:paraId="38B32F93" w14:textId="2DB73D96" w:rsidR="003126C6" w:rsidRDefault="003126C6" w:rsidP="003126C6">
      <w:pPr>
        <w:pStyle w:val="ListParagraph"/>
        <w:numPr>
          <w:ilvl w:val="0"/>
          <w:numId w:val="36"/>
        </w:numPr>
      </w:pPr>
      <w:r>
        <w:t xml:space="preserve">Stablo </w:t>
      </w:r>
      <w:r w:rsidR="00EE5C6A">
        <w:t>prikaza</w:t>
      </w:r>
      <w:r>
        <w:t xml:space="preserve"> (</w:t>
      </w:r>
      <w:r w:rsidRPr="00FC50AB">
        <w:rPr>
          <w:lang w:val="en-HR"/>
        </w:rPr>
        <w:t>„</w:t>
      </w:r>
      <w:proofErr w:type="spellStart"/>
      <w:r w:rsidR="00EE5C6A">
        <w:rPr>
          <w:i/>
          <w:iCs/>
        </w:rPr>
        <w:t>Render</w:t>
      </w:r>
      <w:proofErr w:type="spellEnd"/>
      <w:r>
        <w:rPr>
          <w:i/>
          <w:iCs/>
        </w:rPr>
        <w:t xml:space="preserve"> </w:t>
      </w:r>
      <w:proofErr w:type="spellStart"/>
      <w:r>
        <w:rPr>
          <w:i/>
          <w:iCs/>
        </w:rPr>
        <w:t>tree</w:t>
      </w:r>
      <w:proofErr w:type="spellEnd"/>
      <w:r>
        <w:rPr>
          <w:i/>
          <w:iCs/>
        </w:rPr>
        <w:t>“</w:t>
      </w:r>
      <w:r>
        <w:t>)</w:t>
      </w:r>
    </w:p>
    <w:p w14:paraId="6B02474C" w14:textId="77777777" w:rsidR="003126C6" w:rsidRDefault="003126C6" w:rsidP="003126C6"/>
    <w:p w14:paraId="7FB61C0E" w14:textId="07B09E56" w:rsidR="002B6C97" w:rsidRDefault="004E4AA5" w:rsidP="002B6C97">
      <w:r>
        <w:t xml:space="preserve">Stablo </w:t>
      </w:r>
      <w:proofErr w:type="spellStart"/>
      <w:r>
        <w:t>widgeta</w:t>
      </w:r>
      <w:proofErr w:type="spellEnd"/>
      <w:r>
        <w:t xml:space="preserve"> predstavlja upravu onu kompoziciju </w:t>
      </w:r>
      <w:proofErr w:type="spellStart"/>
      <w:r>
        <w:t>widgeta</w:t>
      </w:r>
      <w:proofErr w:type="spellEnd"/>
      <w:r>
        <w:t xml:space="preserve"> koju programer napiše unutar koda. Ono predstavlja deklarativan pristup izricanja kako treba izgledati korisničko sučelje ovisno o trenutnom stanju aplikacije.</w:t>
      </w:r>
      <w:r w:rsidR="009B1F21">
        <w:t xml:space="preserve"> Postupak prikazivanja korisničkog sučelja, započinje pozivanjem </w:t>
      </w:r>
      <w:r w:rsidR="009B1F21" w:rsidRPr="00FC50AB">
        <w:rPr>
          <w:lang w:val="en-HR"/>
        </w:rPr>
        <w:t>„</w:t>
      </w:r>
      <w:proofErr w:type="spellStart"/>
      <w:r w:rsidR="009B1F21">
        <w:rPr>
          <w:i/>
          <w:iCs/>
        </w:rPr>
        <w:t>build</w:t>
      </w:r>
      <w:proofErr w:type="spellEnd"/>
      <w:r w:rsidR="009B1F21">
        <w:rPr>
          <w:i/>
          <w:iCs/>
        </w:rPr>
        <w:t>“</w:t>
      </w:r>
      <w:r w:rsidR="00405DE3">
        <w:t xml:space="preserve"> fazom, unutar koje se izvršavaju </w:t>
      </w:r>
      <w:r w:rsidR="00405DE3" w:rsidRPr="00FC50AB">
        <w:rPr>
          <w:lang w:val="en-HR"/>
        </w:rPr>
        <w:t>„</w:t>
      </w:r>
      <w:proofErr w:type="spellStart"/>
      <w:r w:rsidR="00405DE3">
        <w:rPr>
          <w:i/>
          <w:iCs/>
        </w:rPr>
        <w:t>build</w:t>
      </w:r>
      <w:proofErr w:type="spellEnd"/>
      <w:r w:rsidR="00405DE3">
        <w:rPr>
          <w:i/>
          <w:iCs/>
        </w:rPr>
        <w:t>“</w:t>
      </w:r>
      <w:r w:rsidR="00405DE3">
        <w:t xml:space="preserve"> metode pojedinih </w:t>
      </w:r>
      <w:proofErr w:type="spellStart"/>
      <w:r w:rsidR="00405DE3">
        <w:t>widgeta</w:t>
      </w:r>
      <w:proofErr w:type="spellEnd"/>
      <w:r w:rsidR="009B1F21">
        <w:t>.</w:t>
      </w:r>
      <w:r>
        <w:t xml:space="preserve"> </w:t>
      </w:r>
      <w:r w:rsidR="009B1F21">
        <w:t>Iako</w:t>
      </w:r>
      <w:r>
        <w:t xml:space="preserve"> je </w:t>
      </w:r>
      <w:proofErr w:type="spellStart"/>
      <w:r>
        <w:t>widget</w:t>
      </w:r>
      <w:proofErr w:type="spellEnd"/>
      <w:r>
        <w:t xml:space="preserve"> sam po sebi nepromjenjiv (</w:t>
      </w:r>
      <w:r w:rsidRPr="00FC50AB">
        <w:rPr>
          <w:lang w:val="en-HR"/>
        </w:rPr>
        <w:t>„</w:t>
      </w:r>
      <w:proofErr w:type="spellStart"/>
      <w:r>
        <w:rPr>
          <w:i/>
          <w:iCs/>
        </w:rPr>
        <w:t>immutable</w:t>
      </w:r>
      <w:proofErr w:type="spellEnd"/>
      <w:r>
        <w:rPr>
          <w:i/>
          <w:iCs/>
        </w:rPr>
        <w:t>“</w:t>
      </w:r>
      <w:r>
        <w:t xml:space="preserve">), </w:t>
      </w:r>
      <w:r w:rsidR="009B1F21">
        <w:t xml:space="preserve">tokom izvođenja </w:t>
      </w:r>
      <w:r>
        <w:t xml:space="preserve"> </w:t>
      </w:r>
      <w:r w:rsidR="009B1F21" w:rsidRPr="00FC50AB">
        <w:rPr>
          <w:lang w:val="en-HR"/>
        </w:rPr>
        <w:t>„</w:t>
      </w:r>
      <w:proofErr w:type="spellStart"/>
      <w:r w:rsidR="009B1F21">
        <w:rPr>
          <w:i/>
          <w:iCs/>
        </w:rPr>
        <w:t>build</w:t>
      </w:r>
      <w:proofErr w:type="spellEnd"/>
      <w:r w:rsidR="009B1F21">
        <w:rPr>
          <w:i/>
          <w:iCs/>
        </w:rPr>
        <w:t xml:space="preserve">“ </w:t>
      </w:r>
      <w:r w:rsidR="009B1F21">
        <w:t xml:space="preserve">metode </w:t>
      </w:r>
      <w:proofErr w:type="spellStart"/>
      <w:r w:rsidR="009B1F21">
        <w:t>Flutter</w:t>
      </w:r>
      <w:proofErr w:type="spellEnd"/>
      <w:r w:rsidR="009B1F21">
        <w:t xml:space="preserve"> može ubaciti nove </w:t>
      </w:r>
      <w:proofErr w:type="spellStart"/>
      <w:r w:rsidR="009B1F21">
        <w:t>widgete</w:t>
      </w:r>
      <w:proofErr w:type="spellEnd"/>
      <w:r w:rsidR="009B1F21">
        <w:t xml:space="preserve"> u stablo, </w:t>
      </w:r>
      <w:r w:rsidR="00405DE3">
        <w:t xml:space="preserve">čija uloga može biti skrivena unutar nekih od </w:t>
      </w:r>
      <w:proofErr w:type="spellStart"/>
      <w:r w:rsidR="00405DE3">
        <w:t>widgeta</w:t>
      </w:r>
      <w:proofErr w:type="spellEnd"/>
      <w:r w:rsidR="00405DE3">
        <w:t xml:space="preserve"> koje </w:t>
      </w:r>
      <w:proofErr w:type="spellStart"/>
      <w:r w:rsidR="00405DE3">
        <w:t>Flutter</w:t>
      </w:r>
      <w:proofErr w:type="spellEnd"/>
      <w:r w:rsidR="00405DE3">
        <w:t xml:space="preserve"> pruža. Tokom izvođenja </w:t>
      </w:r>
      <w:r w:rsidR="00405DE3" w:rsidRPr="00FC50AB">
        <w:rPr>
          <w:lang w:val="en-HR"/>
        </w:rPr>
        <w:t>„</w:t>
      </w:r>
      <w:proofErr w:type="spellStart"/>
      <w:r w:rsidR="00405DE3">
        <w:rPr>
          <w:i/>
          <w:iCs/>
        </w:rPr>
        <w:t>build</w:t>
      </w:r>
      <w:proofErr w:type="spellEnd"/>
      <w:r w:rsidR="00405DE3">
        <w:rPr>
          <w:i/>
          <w:iCs/>
        </w:rPr>
        <w:t>“</w:t>
      </w:r>
      <w:r w:rsidR="00405DE3">
        <w:t xml:space="preserve"> faze, </w:t>
      </w:r>
      <w:proofErr w:type="spellStart"/>
      <w:r w:rsidR="00405DE3">
        <w:t>Flutter</w:t>
      </w:r>
      <w:proofErr w:type="spellEnd"/>
      <w:r w:rsidR="00405DE3">
        <w:t xml:space="preserve">. Preslikava stablo </w:t>
      </w:r>
      <w:proofErr w:type="spellStart"/>
      <w:r w:rsidR="00405DE3">
        <w:t>widgeta</w:t>
      </w:r>
      <w:proofErr w:type="spellEnd"/>
      <w:r w:rsidR="00405DE3">
        <w:t xml:space="preserve"> u stablo elemenata u odnosu jedan na prema jedan. </w:t>
      </w:r>
      <w:proofErr w:type="spellStart"/>
      <w:r w:rsidR="002211D3">
        <w:t>Stalbo</w:t>
      </w:r>
      <w:proofErr w:type="spellEnd"/>
      <w:r w:rsidR="002211D3">
        <w:t xml:space="preserve"> elemenata predstavlja stvarni opis komponente korisničkog sučelja za pojedini </w:t>
      </w:r>
      <w:proofErr w:type="spellStart"/>
      <w:r w:rsidR="002211D3">
        <w:t>widget</w:t>
      </w:r>
      <w:proofErr w:type="spellEnd"/>
      <w:r w:rsidR="003C3568">
        <w:t xml:space="preserve"> zajedno sa njegovim stanjem, ako je </w:t>
      </w:r>
      <w:r w:rsidR="003C3568" w:rsidRPr="00FC50AB">
        <w:rPr>
          <w:lang w:val="en-HR"/>
        </w:rPr>
        <w:t>„</w:t>
      </w:r>
      <w:proofErr w:type="spellStart"/>
      <w:r w:rsidR="003C3568">
        <w:rPr>
          <w:i/>
          <w:iCs/>
        </w:rPr>
        <w:t>StatefulWidget</w:t>
      </w:r>
      <w:proofErr w:type="spellEnd"/>
      <w:r w:rsidR="003C3568">
        <w:rPr>
          <w:i/>
          <w:iCs/>
        </w:rPr>
        <w:t>“</w:t>
      </w:r>
      <w:r w:rsidR="002211D3">
        <w:t xml:space="preserve">, povezuje stablo </w:t>
      </w:r>
      <w:proofErr w:type="spellStart"/>
      <w:r w:rsidR="002211D3">
        <w:t>widgeta</w:t>
      </w:r>
      <w:proofErr w:type="spellEnd"/>
      <w:r w:rsidR="002211D3">
        <w:t xml:space="preserve"> i stablo prikaza te upravlja stablima.</w:t>
      </w:r>
      <w:r w:rsidR="003C3568">
        <w:t xml:space="preserve"> Svaki element zna koji mu je pripadajući </w:t>
      </w:r>
      <w:proofErr w:type="spellStart"/>
      <w:r w:rsidR="003C3568">
        <w:t>widget</w:t>
      </w:r>
      <w:proofErr w:type="spellEnd"/>
      <w:r w:rsidR="003C3568">
        <w:t xml:space="preserve"> iz stabla </w:t>
      </w:r>
      <w:proofErr w:type="spellStart"/>
      <w:r w:rsidR="003C3568">
        <w:t>widgeta</w:t>
      </w:r>
      <w:proofErr w:type="spellEnd"/>
      <w:r w:rsidR="003C3568">
        <w:t xml:space="preserve">, tako što zna koji je njegov tip te </w:t>
      </w:r>
      <w:r w:rsidR="00785421">
        <w:t xml:space="preserve">koji je njegov ključ, ako postoji. Ključ služi kao jedinstveni identifikator koji se može predati svakom </w:t>
      </w:r>
      <w:proofErr w:type="spellStart"/>
      <w:r w:rsidR="00785421">
        <w:t>widgetu</w:t>
      </w:r>
      <w:proofErr w:type="spellEnd"/>
      <w:r w:rsidR="00785421">
        <w:t xml:space="preserve">, kako bi element unutar stabla elemenata mogao bolje odrediti sa kojim je </w:t>
      </w:r>
      <w:proofErr w:type="spellStart"/>
      <w:r w:rsidR="00785421">
        <w:t>widgetom</w:t>
      </w:r>
      <w:proofErr w:type="spellEnd"/>
      <w:r w:rsidR="00785421">
        <w:t xml:space="preserve"> povezan.</w:t>
      </w:r>
    </w:p>
    <w:p w14:paraId="7095ECDF" w14:textId="728E6E72" w:rsidR="002B6C97" w:rsidRDefault="00785421" w:rsidP="00785421">
      <w:pPr>
        <w:jc w:val="center"/>
      </w:pPr>
      <w:r>
        <w:rPr>
          <w:noProof/>
        </w:rPr>
        <w:lastRenderedPageBreak/>
        <w:drawing>
          <wp:inline distT="0" distB="0" distL="0" distR="0" wp14:anchorId="5D3007F2" wp14:editId="79A58887">
            <wp:extent cx="4906377" cy="2506377"/>
            <wp:effectExtent l="0" t="0" r="0" b="0"/>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9961" cy="2564401"/>
                    </a:xfrm>
                    <a:prstGeom prst="rect">
                      <a:avLst/>
                    </a:prstGeom>
                  </pic:spPr>
                </pic:pic>
              </a:graphicData>
            </a:graphic>
          </wp:inline>
        </w:drawing>
      </w:r>
    </w:p>
    <w:p w14:paraId="1F3C4511" w14:textId="23358099" w:rsidR="00785421" w:rsidRDefault="00785421" w:rsidP="00785421">
      <w:pPr>
        <w:pStyle w:val="Caption"/>
        <w:rPr>
          <w:lang w:val="en-HR"/>
        </w:rPr>
      </w:pPr>
      <w:r>
        <w:t xml:space="preserve">Sl. 2.5. Stablo </w:t>
      </w:r>
      <w:proofErr w:type="spellStart"/>
      <w:r>
        <w:t>widgeta</w:t>
      </w:r>
      <w:proofErr w:type="spellEnd"/>
      <w:r>
        <w:t xml:space="preserve"> i stablo elemenata,</w:t>
      </w:r>
    </w:p>
    <w:p w14:paraId="6632707F" w14:textId="4242B0E2" w:rsidR="00785421" w:rsidRPr="00FC50AB" w:rsidRDefault="00785421" w:rsidP="00785421">
      <w:pPr>
        <w:pStyle w:val="Caption"/>
        <w:rPr>
          <w:lang w:val="en-HR"/>
        </w:rPr>
      </w:pPr>
      <w:r>
        <w:t xml:space="preserve"> </w:t>
      </w:r>
      <w:r w:rsidRPr="00FC50AB">
        <w:rPr>
          <w:lang w:val="en-HR"/>
        </w:rPr>
        <w:t xml:space="preserve">izvor: </w:t>
      </w:r>
      <w:r w:rsidR="001417E8" w:rsidRPr="001417E8">
        <w:rPr>
          <w:lang w:val="en-HR"/>
        </w:rPr>
        <w:t>https://docs.flutter.dev/resources/architectural-overview</w:t>
      </w:r>
    </w:p>
    <w:p w14:paraId="154692A4" w14:textId="5E9F136E" w:rsidR="002B6C97" w:rsidRDefault="002B6C97" w:rsidP="002B6C97"/>
    <w:p w14:paraId="1A354692" w14:textId="3175B739" w:rsidR="002B6C97" w:rsidRDefault="001417E8" w:rsidP="002B6C97">
      <w:r>
        <w:t xml:space="preserve">Svaki element unutar stabla </w:t>
      </w:r>
      <w:proofErr w:type="spellStart"/>
      <w:r>
        <w:t>elemnata</w:t>
      </w:r>
      <w:proofErr w:type="spellEnd"/>
      <w:r>
        <w:t xml:space="preserve"> je jedan od dva osnovna tipa elemenata:</w:t>
      </w:r>
    </w:p>
    <w:p w14:paraId="0C02DDFA" w14:textId="55955340" w:rsidR="001417E8" w:rsidRDefault="001417E8" w:rsidP="001417E8">
      <w:pPr>
        <w:pStyle w:val="ListParagraph"/>
        <w:numPr>
          <w:ilvl w:val="0"/>
          <w:numId w:val="37"/>
        </w:numPr>
      </w:pPr>
      <w:r>
        <w:t>Element komponente (</w:t>
      </w:r>
      <w:r w:rsidRPr="00FC50AB">
        <w:rPr>
          <w:lang w:val="en-HR"/>
        </w:rPr>
        <w:t>„</w:t>
      </w:r>
      <w:proofErr w:type="spellStart"/>
      <w:r>
        <w:rPr>
          <w:i/>
          <w:iCs/>
        </w:rPr>
        <w:t>ComponentElement</w:t>
      </w:r>
      <w:proofErr w:type="spellEnd"/>
      <w:r>
        <w:rPr>
          <w:i/>
          <w:iCs/>
        </w:rPr>
        <w:t>“</w:t>
      </w:r>
      <w:r>
        <w:t>)</w:t>
      </w:r>
    </w:p>
    <w:p w14:paraId="5CA7B070" w14:textId="40979596" w:rsidR="001417E8" w:rsidRDefault="001417E8" w:rsidP="001417E8">
      <w:pPr>
        <w:pStyle w:val="ListParagraph"/>
        <w:numPr>
          <w:ilvl w:val="0"/>
          <w:numId w:val="37"/>
        </w:numPr>
      </w:pPr>
      <w:r>
        <w:t>Element prikaza (</w:t>
      </w:r>
      <w:r w:rsidRPr="00FC50AB">
        <w:rPr>
          <w:lang w:val="en-HR"/>
        </w:rPr>
        <w:t>„</w:t>
      </w:r>
      <w:proofErr w:type="spellStart"/>
      <w:r>
        <w:rPr>
          <w:i/>
          <w:iCs/>
        </w:rPr>
        <w:t>RenderObjectElement</w:t>
      </w:r>
      <w:proofErr w:type="spellEnd"/>
      <w:r>
        <w:rPr>
          <w:i/>
          <w:iCs/>
        </w:rPr>
        <w:t>“</w:t>
      </w:r>
      <w:r>
        <w:t>)</w:t>
      </w:r>
    </w:p>
    <w:p w14:paraId="6B57BC87" w14:textId="4A358102" w:rsidR="002B6C97" w:rsidRDefault="001417E8" w:rsidP="002B6C97">
      <w:r>
        <w:t xml:space="preserve">Element komponente služi kao </w:t>
      </w:r>
      <w:proofErr w:type="spellStart"/>
      <w:r>
        <w:t>spremink</w:t>
      </w:r>
      <w:proofErr w:type="spellEnd"/>
      <w:r>
        <w:t xml:space="preserve"> drugim elementima, dok element prikaza služe kao poveznica između pojedinog </w:t>
      </w:r>
      <w:proofErr w:type="spellStart"/>
      <w:r>
        <w:t>widgeta</w:t>
      </w:r>
      <w:proofErr w:type="spellEnd"/>
      <w:r>
        <w:t xml:space="preserve"> unutar stabla </w:t>
      </w:r>
      <w:proofErr w:type="spellStart"/>
      <w:r>
        <w:t>widgeta</w:t>
      </w:r>
      <w:proofErr w:type="spellEnd"/>
      <w:r>
        <w:t xml:space="preserve"> i objekta prikaza unutar stabla prikaza.</w:t>
      </w:r>
    </w:p>
    <w:p w14:paraId="2CFB4C67" w14:textId="0B8D91AE" w:rsidR="00CD7CD1" w:rsidRDefault="001417E8" w:rsidP="002B6C97">
      <w:r>
        <w:t>Stablo prikaza</w:t>
      </w:r>
      <w:r w:rsidR="004B26C5">
        <w:t xml:space="preserve"> se sastoji od različitih objekata prikaza kao na primjer </w:t>
      </w:r>
      <w:r w:rsidR="004B26C5" w:rsidRPr="00FC50AB">
        <w:rPr>
          <w:lang w:val="en-HR"/>
        </w:rPr>
        <w:t>„</w:t>
      </w:r>
      <w:proofErr w:type="spellStart"/>
      <w:r w:rsidR="004B26C5">
        <w:t>RenderImage</w:t>
      </w:r>
      <w:proofErr w:type="spellEnd"/>
      <w:r w:rsidR="004B26C5">
        <w:rPr>
          <w:i/>
          <w:iCs/>
        </w:rPr>
        <w:t>“</w:t>
      </w:r>
      <w:r w:rsidR="004B26C5">
        <w:t xml:space="preserve"> ili </w:t>
      </w:r>
      <w:r w:rsidR="004B26C5" w:rsidRPr="00FC50AB">
        <w:rPr>
          <w:lang w:val="en-HR"/>
        </w:rPr>
        <w:t>„</w:t>
      </w:r>
      <w:proofErr w:type="spellStart"/>
      <w:r w:rsidR="004B26C5">
        <w:t>RenderParagraph</w:t>
      </w:r>
      <w:proofErr w:type="spellEnd"/>
      <w:r w:rsidR="004B26C5">
        <w:rPr>
          <w:i/>
          <w:iCs/>
        </w:rPr>
        <w:t>“</w:t>
      </w:r>
      <w:r w:rsidR="004B26C5">
        <w:t xml:space="preserve">, koji nasljeđuju od osnovnog tipa </w:t>
      </w:r>
      <w:r w:rsidR="004B26C5" w:rsidRPr="00FC50AB">
        <w:rPr>
          <w:lang w:val="en-HR"/>
        </w:rPr>
        <w:t>„</w:t>
      </w:r>
      <w:proofErr w:type="spellStart"/>
      <w:r w:rsidR="004B26C5">
        <w:t>RenderObject</w:t>
      </w:r>
      <w:proofErr w:type="spellEnd"/>
      <w:r w:rsidR="004B26C5">
        <w:rPr>
          <w:i/>
          <w:iCs/>
        </w:rPr>
        <w:t>“</w:t>
      </w:r>
      <w:r w:rsidR="004B26C5">
        <w:t xml:space="preserve">. Svaki objekt sadrži informacije o tome kako pozicionirati i nacrtati pojedini </w:t>
      </w:r>
      <w:proofErr w:type="spellStart"/>
      <w:r w:rsidR="004B26C5">
        <w:t>widget</w:t>
      </w:r>
      <w:proofErr w:type="spellEnd"/>
      <w:r w:rsidR="004B26C5">
        <w:t xml:space="preserve"> na korisničkom sučelju. Sastavljeno je na principu da svaki objekt zna samo tko su mu djeca unutar stabla te koja su njihova ograničenja s obzirom na veličinu. </w:t>
      </w:r>
      <w:r w:rsidR="00AB17B7">
        <w:t xml:space="preserve">Koristeći taj princip, </w:t>
      </w:r>
      <w:proofErr w:type="spellStart"/>
      <w:r w:rsidR="00AB17B7">
        <w:t>Flutter</w:t>
      </w:r>
      <w:proofErr w:type="spellEnd"/>
      <w:r w:rsidR="00AB17B7">
        <w:t xml:space="preserve"> prolazi </w:t>
      </w:r>
      <w:proofErr w:type="spellStart"/>
      <w:r w:rsidR="00AB17B7">
        <w:t>korz</w:t>
      </w:r>
      <w:proofErr w:type="spellEnd"/>
      <w:r w:rsidR="00AB17B7">
        <w:t xml:space="preserve"> stablo koristeći </w:t>
      </w:r>
      <w:r w:rsidR="00AB17B7" w:rsidRPr="00FC50AB">
        <w:rPr>
          <w:lang w:val="en-HR"/>
        </w:rPr>
        <w:t>„</w:t>
      </w:r>
      <w:proofErr w:type="spellStart"/>
      <w:r w:rsidR="00AB17B7">
        <w:t>deth-first</w:t>
      </w:r>
      <w:proofErr w:type="spellEnd"/>
      <w:r w:rsidR="00AB17B7">
        <w:rPr>
          <w:i/>
          <w:iCs/>
        </w:rPr>
        <w:t>“</w:t>
      </w:r>
      <w:r w:rsidR="00AB17B7">
        <w:t xml:space="preserve"> iteraciju stabla. Prilikom posjete, svaki objekt preda </w:t>
      </w:r>
      <w:proofErr w:type="spellStart"/>
      <w:r w:rsidR="00AB17B7">
        <w:t>dijeci</w:t>
      </w:r>
      <w:proofErr w:type="spellEnd"/>
      <w:r w:rsidR="00AB17B7">
        <w:t xml:space="preserve"> njihova dimenzijska ograničenja. </w:t>
      </w:r>
      <w:r w:rsidR="004B26C5">
        <w:t xml:space="preserve">Dijete pojedinog objekta, s obzirom na predana ograničenja, </w:t>
      </w:r>
      <w:r w:rsidR="00AB17B7">
        <w:t>odgovori</w:t>
      </w:r>
      <w:r w:rsidR="004B26C5">
        <w:t xml:space="preserve"> roditelju </w:t>
      </w:r>
      <w:r w:rsidR="00AB17B7">
        <w:t>koje će mu biti dimenzije. Koristeći ovu tehniku, moguće je proći kroz stablo u linearnom vremenu (</w:t>
      </w:r>
      <w:r w:rsidR="00AB17B7" w:rsidRPr="00AB17B7">
        <w:rPr>
          <w:i/>
          <w:iCs/>
        </w:rPr>
        <w:t>O(n)</w:t>
      </w:r>
      <w:r w:rsidR="00AB17B7">
        <w:t xml:space="preserve">). Nakon završetka prolaska kroz stablo, određene su dimenzije svakog objekta te </w:t>
      </w:r>
      <w:r w:rsidR="00CD7CD1">
        <w:t>su spremni za prikaz na korisničkom sučelju</w:t>
      </w:r>
      <w:r w:rsidR="00AB17B7">
        <w:t>.</w:t>
      </w:r>
    </w:p>
    <w:p w14:paraId="01A30C09" w14:textId="3B0CE22E" w:rsidR="001417E8" w:rsidRDefault="00CD7CD1" w:rsidP="002B6C97">
      <w:r>
        <w:rPr>
          <w:noProof/>
        </w:rPr>
        <w:lastRenderedPageBreak/>
        <w:drawing>
          <wp:inline distT="0" distB="0" distL="0" distR="0" wp14:anchorId="5C0B3C1A" wp14:editId="494596FB">
            <wp:extent cx="5939790" cy="2153920"/>
            <wp:effectExtent l="0" t="0" r="381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9790" cy="2153920"/>
                    </a:xfrm>
                    <a:prstGeom prst="rect">
                      <a:avLst/>
                    </a:prstGeom>
                  </pic:spPr>
                </pic:pic>
              </a:graphicData>
            </a:graphic>
          </wp:inline>
        </w:drawing>
      </w:r>
    </w:p>
    <w:p w14:paraId="61E8EF0A" w14:textId="2E8F6D47" w:rsidR="00CD7CD1" w:rsidRDefault="00CD7CD1" w:rsidP="00CD7CD1">
      <w:pPr>
        <w:pStyle w:val="Caption"/>
        <w:rPr>
          <w:lang w:val="en-HR"/>
        </w:rPr>
      </w:pPr>
      <w:r>
        <w:t xml:space="preserve">Sl. 2.5. Stabla </w:t>
      </w:r>
      <w:proofErr w:type="spellStart"/>
      <w:r>
        <w:t>Fluttera</w:t>
      </w:r>
      <w:proofErr w:type="spellEnd"/>
      <w:r>
        <w:t>,</w:t>
      </w:r>
    </w:p>
    <w:p w14:paraId="40273444" w14:textId="77777777" w:rsidR="00CD7CD1" w:rsidRPr="00FC50AB" w:rsidRDefault="00CD7CD1" w:rsidP="00CD7CD1">
      <w:pPr>
        <w:pStyle w:val="Caption"/>
        <w:rPr>
          <w:lang w:val="en-HR"/>
        </w:rPr>
      </w:pPr>
      <w:r>
        <w:t xml:space="preserve"> </w:t>
      </w:r>
      <w:r w:rsidRPr="00FC50AB">
        <w:rPr>
          <w:lang w:val="en-HR"/>
        </w:rPr>
        <w:t xml:space="preserve">izvor: </w:t>
      </w:r>
      <w:r w:rsidRPr="001417E8">
        <w:rPr>
          <w:lang w:val="en-HR"/>
        </w:rPr>
        <w:t>https://docs.flutter.dev/resources/architectural-overview</w:t>
      </w:r>
    </w:p>
    <w:p w14:paraId="3BA5C7A6" w14:textId="5AC4BC5D" w:rsidR="00CD7CD1" w:rsidRDefault="00CD7CD1" w:rsidP="002B6C97"/>
    <w:p w14:paraId="487B3385" w14:textId="39745932" w:rsidR="00FF4CE2" w:rsidRDefault="00FF4CE2" w:rsidP="002B6C97"/>
    <w:p w14:paraId="52E1A280" w14:textId="3523D7DA" w:rsidR="00FF4CE2" w:rsidRDefault="00FF4CE2" w:rsidP="002B6C97"/>
    <w:p w14:paraId="5082957D" w14:textId="3B3CD628" w:rsidR="00FF4CE2" w:rsidRPr="00FF4CE2" w:rsidRDefault="00FF4CE2" w:rsidP="003C1056">
      <w:pPr>
        <w:pStyle w:val="Heading4"/>
        <w:numPr>
          <w:ilvl w:val="3"/>
          <w:numId w:val="30"/>
        </w:numPr>
      </w:pPr>
      <w:bookmarkStart w:id="16" w:name="_Toc107480762"/>
      <w:r w:rsidRPr="00FF4CE2">
        <w:t>Prikazivanje promjene stanja</w:t>
      </w:r>
      <w:bookmarkEnd w:id="16"/>
    </w:p>
    <w:p w14:paraId="3CADC2EA" w14:textId="77777777" w:rsidR="00FF4CE2" w:rsidRPr="00E75180" w:rsidRDefault="00FF4CE2" w:rsidP="00FF4CE2">
      <w:r>
        <w:t xml:space="preserve">Iako </w:t>
      </w:r>
      <w:proofErr w:type="spellStart"/>
      <w:r>
        <w:t>widget</w:t>
      </w:r>
      <w:proofErr w:type="spellEnd"/>
      <w:r>
        <w:t xml:space="preserve"> nije promjenjiv, element unutar stabla elemenata je. </w:t>
      </w:r>
      <w:proofErr w:type="spellStart"/>
      <w:r>
        <w:t>Flutter</w:t>
      </w:r>
      <w:proofErr w:type="spellEnd"/>
      <w:r>
        <w:t xml:space="preserve"> koristi ovo u svoju prednost prilikom prikaza novog stanja na korisničkom sučelju. Kada se stablo </w:t>
      </w:r>
      <w:proofErr w:type="spellStart"/>
      <w:r>
        <w:t>widgeta</w:t>
      </w:r>
      <w:proofErr w:type="spellEnd"/>
      <w:r>
        <w:t xml:space="preserve"> promjeni, kako bi se indiciralo novo stanje aplikacije, </w:t>
      </w:r>
      <w:proofErr w:type="spellStart"/>
      <w:r>
        <w:t>Flutter</w:t>
      </w:r>
      <w:proofErr w:type="spellEnd"/>
      <w:r>
        <w:t xml:space="preserve"> ne gradi posve novo stablo elemenata. Ako je moguće,  </w:t>
      </w:r>
      <w:proofErr w:type="spellStart"/>
      <w:r>
        <w:t>Flutter</w:t>
      </w:r>
      <w:proofErr w:type="spellEnd"/>
      <w:r>
        <w:t xml:space="preserve"> iskorištava već postojeće elemente unutar stabla. Svaki element zna sa kojim je </w:t>
      </w:r>
      <w:proofErr w:type="spellStart"/>
      <w:r>
        <w:t>widgetom</w:t>
      </w:r>
      <w:proofErr w:type="spellEnd"/>
      <w:r>
        <w:t xml:space="preserve"> povezan s obzirom na njegov tip i ključ. Ako se </w:t>
      </w:r>
      <w:proofErr w:type="spellStart"/>
      <w:r>
        <w:t>widget</w:t>
      </w:r>
      <w:proofErr w:type="spellEnd"/>
      <w:r>
        <w:t xml:space="preserve"> zamjeni sa </w:t>
      </w:r>
      <w:proofErr w:type="spellStart"/>
      <w:r>
        <w:t>widgetom</w:t>
      </w:r>
      <w:proofErr w:type="spellEnd"/>
      <w:r>
        <w:t xml:space="preserve"> istog tipa, i istog ključa (ako postoji ključ), element se ponovo iskorištava i povezuje sa novim </w:t>
      </w:r>
      <w:proofErr w:type="spellStart"/>
      <w:r>
        <w:t>widgetom</w:t>
      </w:r>
      <w:proofErr w:type="spellEnd"/>
      <w:r>
        <w:t xml:space="preserve">. Jedina stavka koja se mijenja, su nove informacije iz novonastalog </w:t>
      </w:r>
      <w:proofErr w:type="spellStart"/>
      <w:r>
        <w:t>widgeta</w:t>
      </w:r>
      <w:proofErr w:type="spellEnd"/>
      <w:r>
        <w:t xml:space="preserve">. To mogu biti informacije, na primjer, veličini teksta, boji itd. Time, element prosljeđuje potrebne informacije objektu prikaza unutar stabla prikaza, koji se također ponovo koristi. Postupak pozicioniranja </w:t>
      </w:r>
      <w:proofErr w:type="spellStart"/>
      <w:r>
        <w:t>widgeta</w:t>
      </w:r>
      <w:proofErr w:type="spellEnd"/>
      <w:r>
        <w:t xml:space="preserve"> na ekranu se ponavlja te se oni oslikavaju na korisničkom sučelju koristeći nove upute o prikazu na ekran.</w:t>
      </w:r>
    </w:p>
    <w:p w14:paraId="3B1C8762" w14:textId="0D7A4C6F" w:rsidR="00FF4CE2" w:rsidRDefault="00FF4CE2" w:rsidP="002B6C97"/>
    <w:p w14:paraId="27D3056F" w14:textId="65843542" w:rsidR="00FF4CE2" w:rsidRDefault="00FF4CE2" w:rsidP="002B6C97"/>
    <w:p w14:paraId="4160A7DE" w14:textId="3414B615" w:rsidR="00FF4CE2" w:rsidRDefault="00FF4CE2" w:rsidP="002B6C97"/>
    <w:p w14:paraId="199A1394" w14:textId="77777777" w:rsidR="00FF4CE2" w:rsidRPr="004B26C5" w:rsidRDefault="00FF4CE2" w:rsidP="002B6C97"/>
    <w:p w14:paraId="25F0A092" w14:textId="0849C57F" w:rsidR="002B6C97" w:rsidRDefault="002B6C97" w:rsidP="00FC2E42">
      <w:pPr>
        <w:pStyle w:val="Heading3"/>
      </w:pPr>
      <w:bookmarkStart w:id="17" w:name="_Toc107480763"/>
      <w:proofErr w:type="spellStart"/>
      <w:r>
        <w:lastRenderedPageBreak/>
        <w:t>SwiftUI</w:t>
      </w:r>
      <w:bookmarkEnd w:id="17"/>
      <w:proofErr w:type="spellEnd"/>
    </w:p>
    <w:p w14:paraId="112A438D" w14:textId="5740B74F" w:rsidR="00FF4CE2" w:rsidRPr="00981C26" w:rsidRDefault="002873F5" w:rsidP="00FF4CE2">
      <w:proofErr w:type="spellStart"/>
      <w:r>
        <w:t>SwiftUI</w:t>
      </w:r>
      <w:proofErr w:type="spellEnd"/>
      <w:r>
        <w:t xml:space="preserve"> je novi</w:t>
      </w:r>
      <w:r w:rsidR="00FB10F6">
        <w:t xml:space="preserve"> Apple-ov alat za razvoj korisničkih sučelja za </w:t>
      </w:r>
      <w:proofErr w:type="spellStart"/>
      <w:r w:rsidR="00FB10F6">
        <w:t>iOS</w:t>
      </w:r>
      <w:proofErr w:type="spellEnd"/>
      <w:r w:rsidR="00FB10F6">
        <w:t xml:space="preserve">, </w:t>
      </w:r>
      <w:proofErr w:type="spellStart"/>
      <w:r w:rsidR="00FB10F6">
        <w:t>macOS</w:t>
      </w:r>
      <w:proofErr w:type="spellEnd"/>
      <w:r w:rsidR="00FB10F6">
        <w:t xml:space="preserve">, </w:t>
      </w:r>
      <w:proofErr w:type="spellStart"/>
      <w:r w:rsidR="00FB10F6">
        <w:t>tvOS</w:t>
      </w:r>
      <w:proofErr w:type="spellEnd"/>
      <w:r w:rsidR="00FB10F6">
        <w:t xml:space="preserve"> i </w:t>
      </w:r>
      <w:proofErr w:type="spellStart"/>
      <w:r w:rsidR="00FB10F6">
        <w:t>watchOS</w:t>
      </w:r>
      <w:proofErr w:type="spellEnd"/>
      <w:r w:rsidR="00FB10F6">
        <w:t xml:space="preserve">. Omogućen je za korištenje prvi puta od 2019 godine od kada ga Apple </w:t>
      </w:r>
      <w:r w:rsidR="00AB2D23">
        <w:t>unaprjeđuje</w:t>
      </w:r>
      <w:r w:rsidR="00FB10F6">
        <w:t xml:space="preserve"> iz godine i godinu</w:t>
      </w:r>
      <w:r w:rsidR="007A6672">
        <w:t xml:space="preserve"> [6].</w:t>
      </w:r>
      <w:r w:rsidR="00AB2D23">
        <w:t xml:space="preserve"> </w:t>
      </w:r>
      <w:r w:rsidR="00A37BC3">
        <w:t xml:space="preserve">Kao programski jezik koristi se </w:t>
      </w:r>
      <w:proofErr w:type="spellStart"/>
      <w:r w:rsidR="00A37BC3">
        <w:t>Swift</w:t>
      </w:r>
      <w:proofErr w:type="spellEnd"/>
      <w:r w:rsidR="00A37BC3">
        <w:t xml:space="preserve">. </w:t>
      </w:r>
      <w:proofErr w:type="spellStart"/>
      <w:r w:rsidR="00A37BC3">
        <w:t>Swift</w:t>
      </w:r>
      <w:proofErr w:type="spellEnd"/>
      <w:r w:rsidR="00A37BC3">
        <w:t xml:space="preserve"> je programski jezik namijenjen za opću namjenu pri uzimanju modernog pristupa kod sigurnosti, performansi i metodologijama dobrog dizajna [</w:t>
      </w:r>
      <w:r w:rsidR="0019138A">
        <w:t>7</w:t>
      </w:r>
      <w:r w:rsidR="00A37BC3">
        <w:t>].</w:t>
      </w:r>
      <w:r w:rsidR="00981C26">
        <w:t xml:space="preserve"> </w:t>
      </w:r>
      <w:proofErr w:type="spellStart"/>
      <w:r w:rsidR="00981C26">
        <w:t>Swift</w:t>
      </w:r>
      <w:proofErr w:type="spellEnd"/>
      <w:r w:rsidR="00981C26">
        <w:t xml:space="preserve"> je </w:t>
      </w:r>
      <w:proofErr w:type="spellStart"/>
      <w:r w:rsidR="00981C26">
        <w:t>namjenjen</w:t>
      </w:r>
      <w:proofErr w:type="spellEnd"/>
      <w:r w:rsidR="00981C26">
        <w:t xml:space="preserve"> da zamjeni </w:t>
      </w:r>
      <w:proofErr w:type="spellStart"/>
      <w:r w:rsidR="00981C26" w:rsidRPr="00981C26">
        <w:rPr>
          <w:i/>
          <w:iCs/>
        </w:rPr>
        <w:t>Objective</w:t>
      </w:r>
      <w:proofErr w:type="spellEnd"/>
      <w:r w:rsidR="00981C26" w:rsidRPr="00981C26">
        <w:rPr>
          <w:i/>
          <w:iCs/>
        </w:rPr>
        <w:t>-C</w:t>
      </w:r>
      <w:r w:rsidR="00981C26">
        <w:t xml:space="preserve"> programski jezik te se koristi za razvoj svih aplikacija na Apple platformama.</w:t>
      </w:r>
    </w:p>
    <w:p w14:paraId="3CFBBBEB" w14:textId="2064F456" w:rsidR="007A6672" w:rsidRDefault="007A6672" w:rsidP="00FF4CE2"/>
    <w:p w14:paraId="5BFE4DD3" w14:textId="1E0E6CB8" w:rsidR="007A6672" w:rsidRPr="00FF4CE2" w:rsidRDefault="003D2726" w:rsidP="003C1056">
      <w:pPr>
        <w:pStyle w:val="Heading4"/>
        <w:numPr>
          <w:ilvl w:val="3"/>
          <w:numId w:val="30"/>
        </w:numPr>
      </w:pPr>
      <w:bookmarkStart w:id="18" w:name="_Toc107480764"/>
      <w:r>
        <w:t xml:space="preserve">Razlika sa </w:t>
      </w:r>
      <w:proofErr w:type="spellStart"/>
      <w:r w:rsidRPr="003D2726">
        <w:rPr>
          <w:i/>
          <w:iCs/>
        </w:rPr>
        <w:t>UIKit</w:t>
      </w:r>
      <w:proofErr w:type="spellEnd"/>
      <w:r>
        <w:t xml:space="preserve"> alatom</w:t>
      </w:r>
      <w:bookmarkEnd w:id="18"/>
    </w:p>
    <w:p w14:paraId="184EEC59" w14:textId="4445C7ED" w:rsidR="006A02DE" w:rsidRDefault="0019138A" w:rsidP="00FF4CE2">
      <w:r>
        <w:t xml:space="preserve">Iako se </w:t>
      </w:r>
      <w:proofErr w:type="spellStart"/>
      <w:r>
        <w:t>SwiftUI</w:t>
      </w:r>
      <w:proofErr w:type="spellEnd"/>
      <w:r>
        <w:t xml:space="preserve"> razlikuje od </w:t>
      </w:r>
      <w:proofErr w:type="spellStart"/>
      <w:r>
        <w:t>UIKit</w:t>
      </w:r>
      <w:proofErr w:type="spellEnd"/>
      <w:r>
        <w:t xml:space="preserve"> alata, u pozadini koristi elemente iz </w:t>
      </w:r>
      <w:proofErr w:type="spellStart"/>
      <w:r>
        <w:t>UIKit</w:t>
      </w:r>
      <w:proofErr w:type="spellEnd"/>
      <w:r>
        <w:t xml:space="preserve"> alata kako bi prikazao elemente korisničkog sučelja. Za razliku od </w:t>
      </w:r>
      <w:proofErr w:type="spellStart"/>
      <w:r w:rsidRPr="00FB10F6">
        <w:rPr>
          <w:i/>
          <w:iCs/>
        </w:rPr>
        <w:t>UIKit</w:t>
      </w:r>
      <w:proofErr w:type="spellEnd"/>
      <w:r>
        <w:t xml:space="preserve"> alata, koji se koristi za izradu aplikacija još od 2008. godine, </w:t>
      </w:r>
      <w:proofErr w:type="spellStart"/>
      <w:r>
        <w:t>SwiftUI</w:t>
      </w:r>
      <w:proofErr w:type="spellEnd"/>
      <w:r>
        <w:t xml:space="preserve"> koristi </w:t>
      </w:r>
      <w:proofErr w:type="spellStart"/>
      <w:r>
        <w:t>deklerativan</w:t>
      </w:r>
      <w:proofErr w:type="spellEnd"/>
      <w:r>
        <w:t xml:space="preserve"> pristup pri izradi aplikacije te podržava više platformi od strane Apple firme [8]. Unutar </w:t>
      </w:r>
      <w:proofErr w:type="spellStart"/>
      <w:r>
        <w:t>UIKit</w:t>
      </w:r>
      <w:proofErr w:type="spellEnd"/>
      <w:r>
        <w:t xml:space="preserve"> alata, programer stvara pojedine prikaze (</w:t>
      </w:r>
      <w:r w:rsidRPr="00FC50AB">
        <w:rPr>
          <w:lang w:val="en-HR"/>
        </w:rPr>
        <w:t>„</w:t>
      </w:r>
      <w:proofErr w:type="spellStart"/>
      <w:r>
        <w:t>views</w:t>
      </w:r>
      <w:proofErr w:type="spellEnd"/>
      <w:r>
        <w:rPr>
          <w:i/>
          <w:iCs/>
        </w:rPr>
        <w:t>“</w:t>
      </w:r>
      <w:r>
        <w:t>) te ih povezuje kako bi stvorio hi</w:t>
      </w:r>
      <w:r w:rsidR="005E2044">
        <w:t>j</w:t>
      </w:r>
      <w:r>
        <w:t xml:space="preserve">erarhiju prikaza koje skupa čine korisničko sučelje. </w:t>
      </w:r>
      <w:r w:rsidR="005E2044">
        <w:t xml:space="preserve">Prilikom promjena na ekranu, potrebno je ponovno kalkuliranje veličina i ograničenja pojedinih prikaza te moguće dodavanje i brisanje prikaza iz hijerarhije. </w:t>
      </w:r>
      <w:r w:rsidR="009248A3">
        <w:t xml:space="preserve">Potrebno je aktivno praćenje i  detektiranje promjena te aktivno ažuriranje promijenjenih prikaza. </w:t>
      </w:r>
      <w:r w:rsidR="005E2044">
        <w:t xml:space="preserve">Kontrola prikaza, njihovo stvaranje i brisanje se izvodi na eksplicitni način te se razina kompleksnosti može dosta povećati u kratkom vremenu. </w:t>
      </w:r>
      <w:proofErr w:type="spellStart"/>
      <w:r w:rsidRPr="006A02DE">
        <w:rPr>
          <w:i/>
          <w:iCs/>
        </w:rPr>
        <w:t>SwiftUI</w:t>
      </w:r>
      <w:proofErr w:type="spellEnd"/>
      <w:r>
        <w:t xml:space="preserve"> pruža programsko sučelje pomoću kojeg programer deklarira kako korisničko sučelje treba izgledati. </w:t>
      </w:r>
      <w:proofErr w:type="spellStart"/>
      <w:r w:rsidRPr="006A02DE">
        <w:rPr>
          <w:i/>
          <w:iCs/>
        </w:rPr>
        <w:t>SwiftUI</w:t>
      </w:r>
      <w:proofErr w:type="spellEnd"/>
      <w:r>
        <w:t xml:space="preserve"> koristi te informacije kako bi prikazao ispravno korisničko sučelje. Time je korisničko sučelje prikazano funkcija trenutnog stanja aplikacije. Promjenom stanja aplikacije, promjena se reflektira na ekranu. </w:t>
      </w:r>
      <w:r w:rsidR="005E2044">
        <w:t xml:space="preserve">Ovaj deklarativni pristup pri stvaranju prikaza na ekranu ne zahtijeva ručno stvaranje i brisanje </w:t>
      </w:r>
      <w:r w:rsidR="009248A3">
        <w:t xml:space="preserve">prikaza na ekran od strane programera, što smanjuje kompleksnost i mogućnost grešaka u kodu. </w:t>
      </w:r>
      <w:proofErr w:type="spellStart"/>
      <w:r w:rsidR="009248A3" w:rsidRPr="006A02DE">
        <w:rPr>
          <w:i/>
          <w:iCs/>
        </w:rPr>
        <w:t>SwiftUI</w:t>
      </w:r>
      <w:proofErr w:type="spellEnd"/>
      <w:r w:rsidR="009248A3">
        <w:t xml:space="preserve"> s</w:t>
      </w:r>
      <w:r w:rsidR="006A02DE">
        <w:t xml:space="preserve">e oslanja na mogućnosti samog </w:t>
      </w:r>
      <w:proofErr w:type="spellStart"/>
      <w:r w:rsidR="006A02DE" w:rsidRPr="006A02DE">
        <w:rPr>
          <w:i/>
          <w:iCs/>
        </w:rPr>
        <w:t>Swift</w:t>
      </w:r>
      <w:proofErr w:type="spellEnd"/>
      <w:r w:rsidR="006A02DE">
        <w:t xml:space="preserve"> programskog jezika, što zahtjeva promjenu jezika kako bi se unaprijedio. Ovo je vrlo bitna stavka kod odabira alatka u kojem će programer izraditi aplikaciju.</w:t>
      </w:r>
      <w:r w:rsidR="009811C8">
        <w:t xml:space="preserve"> Animacije su važan dio svake aplikacije, sa </w:t>
      </w:r>
      <w:proofErr w:type="spellStart"/>
      <w:r w:rsidR="009811C8">
        <w:t>SwiftUI</w:t>
      </w:r>
      <w:proofErr w:type="spellEnd"/>
      <w:r w:rsidR="009811C8">
        <w:t xml:space="preserve"> pruža lakše rukovanje sa animacijama te dosta animacija i prijelaza se dobije direktno od samog alat. Animacije u </w:t>
      </w:r>
      <w:proofErr w:type="spellStart"/>
      <w:r w:rsidR="009811C8">
        <w:t>UIKit</w:t>
      </w:r>
      <w:proofErr w:type="spellEnd"/>
      <w:r w:rsidR="009811C8">
        <w:t xml:space="preserve"> alatu nisu jednostavne za izvest  te se moraju eksplicitno navesti kako se izvode. </w:t>
      </w:r>
      <w:r w:rsidR="006A02DE">
        <w:t xml:space="preserve">Kako bi dobio najbolje elemente </w:t>
      </w:r>
      <w:proofErr w:type="spellStart"/>
      <w:r w:rsidR="006A02DE">
        <w:t>SwiftUI</w:t>
      </w:r>
      <w:proofErr w:type="spellEnd"/>
      <w:r w:rsidR="006A02DE">
        <w:t xml:space="preserve"> alata, mora koristiti noviju verziju operacijskog sustava na uređaju za kojeg se aplikacija radi. Sa </w:t>
      </w:r>
      <w:proofErr w:type="spellStart"/>
      <w:r w:rsidR="006A02DE">
        <w:t>iOS</w:t>
      </w:r>
      <w:proofErr w:type="spellEnd"/>
      <w:r w:rsidR="006A02DE">
        <w:t xml:space="preserve"> 16 verzijom, </w:t>
      </w:r>
      <w:proofErr w:type="spellStart"/>
      <w:r w:rsidR="006A02DE">
        <w:t>SwiftUI</w:t>
      </w:r>
      <w:proofErr w:type="spellEnd"/>
      <w:r w:rsidR="006A02DE">
        <w:t xml:space="preserve"> je napredovao, ali potrebno je podržavati starije verzije operacijskog sustava kako bi se pokrili svi ciljani korisnici. </w:t>
      </w:r>
      <w:proofErr w:type="spellStart"/>
      <w:r w:rsidR="00D02181">
        <w:t>SwiftUI</w:t>
      </w:r>
      <w:proofErr w:type="spellEnd"/>
      <w:r w:rsidR="00D02181">
        <w:t xml:space="preserve"> je dostupan od </w:t>
      </w:r>
      <w:proofErr w:type="spellStart"/>
      <w:r w:rsidR="00D02181">
        <w:t>iOS</w:t>
      </w:r>
      <w:proofErr w:type="spellEnd"/>
      <w:r w:rsidR="00D02181">
        <w:t xml:space="preserve"> 13 verzije, ali nije spreman za </w:t>
      </w:r>
      <w:r w:rsidR="00D02181">
        <w:lastRenderedPageBreak/>
        <w:t xml:space="preserve">pravu komercijalnu upotrebu u toj početnoj verziji alata. Stoga, mnogi programeri koriste </w:t>
      </w:r>
      <w:proofErr w:type="spellStart"/>
      <w:r w:rsidR="00D02181">
        <w:t>UIKit</w:t>
      </w:r>
      <w:proofErr w:type="spellEnd"/>
      <w:r w:rsidR="00D02181">
        <w:t xml:space="preserve"> kako bi pokrili sve ciljane verzije operacijskih sustava korisnika. No, s vremenom minimalna ciljana verzija se diže te, sa boljim verzijama </w:t>
      </w:r>
      <w:proofErr w:type="spellStart"/>
      <w:r w:rsidR="00D02181" w:rsidRPr="00AB789A">
        <w:t>SwiftUI</w:t>
      </w:r>
      <w:proofErr w:type="spellEnd"/>
      <w:r w:rsidR="00D02181">
        <w:t xml:space="preserve"> alata, postaje bolja opcija pri odabiru alata za izradu korisničkih sučelja.</w:t>
      </w:r>
    </w:p>
    <w:tbl>
      <w:tblPr>
        <w:tblStyle w:val="PlainTable5"/>
        <w:tblW w:w="0" w:type="auto"/>
        <w:tblLook w:val="04A0" w:firstRow="1" w:lastRow="0" w:firstColumn="1" w:lastColumn="0" w:noHBand="0" w:noVBand="1"/>
      </w:tblPr>
      <w:tblGrid>
        <w:gridCol w:w="2979"/>
        <w:gridCol w:w="2980"/>
        <w:gridCol w:w="2980"/>
      </w:tblGrid>
      <w:tr w:rsidR="00D02181" w14:paraId="153D60F3" w14:textId="77777777" w:rsidTr="00743BBA">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2979" w:type="dxa"/>
          </w:tcPr>
          <w:p w14:paraId="4BBDE7B4" w14:textId="77777777" w:rsidR="00D02181" w:rsidRDefault="00D02181" w:rsidP="00D02181">
            <w:pPr>
              <w:jc w:val="center"/>
            </w:pPr>
          </w:p>
        </w:tc>
        <w:tc>
          <w:tcPr>
            <w:tcW w:w="2980" w:type="dxa"/>
          </w:tcPr>
          <w:p w14:paraId="4F6EB83C" w14:textId="0D76B448" w:rsidR="00D02181" w:rsidRDefault="00D02181" w:rsidP="00D02181">
            <w:pPr>
              <w:jc w:val="center"/>
              <w:cnfStyle w:val="100000000000" w:firstRow="1" w:lastRow="0" w:firstColumn="0" w:lastColumn="0" w:oddVBand="0" w:evenVBand="0" w:oddHBand="0" w:evenHBand="0" w:firstRowFirstColumn="0" w:firstRowLastColumn="0" w:lastRowFirstColumn="0" w:lastRowLastColumn="0"/>
            </w:pPr>
            <w:proofErr w:type="spellStart"/>
            <w:r>
              <w:t>UIKit</w:t>
            </w:r>
            <w:proofErr w:type="spellEnd"/>
          </w:p>
        </w:tc>
        <w:tc>
          <w:tcPr>
            <w:tcW w:w="2980" w:type="dxa"/>
          </w:tcPr>
          <w:p w14:paraId="659EB973" w14:textId="41A3911D" w:rsidR="00D02181" w:rsidRDefault="00D02181" w:rsidP="00D02181">
            <w:pPr>
              <w:jc w:val="center"/>
              <w:cnfStyle w:val="100000000000" w:firstRow="1" w:lastRow="0" w:firstColumn="0" w:lastColumn="0" w:oddVBand="0" w:evenVBand="0" w:oddHBand="0" w:evenHBand="0" w:firstRowFirstColumn="0" w:firstRowLastColumn="0" w:lastRowFirstColumn="0" w:lastRowLastColumn="0"/>
            </w:pPr>
            <w:proofErr w:type="spellStart"/>
            <w:r>
              <w:t>SwiftUI</w:t>
            </w:r>
            <w:proofErr w:type="spellEnd"/>
          </w:p>
        </w:tc>
      </w:tr>
      <w:tr w:rsidR="00D02181" w14:paraId="4A615F85" w14:textId="77777777" w:rsidTr="00743BB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6EBCFA87" w14:textId="15E3B1FF" w:rsidR="00D02181" w:rsidRDefault="001472CA" w:rsidP="00743BBA">
            <w:pPr>
              <w:jc w:val="center"/>
            </w:pPr>
            <w:r>
              <w:t>Pristup rada</w:t>
            </w:r>
          </w:p>
        </w:tc>
        <w:tc>
          <w:tcPr>
            <w:tcW w:w="2980" w:type="dxa"/>
          </w:tcPr>
          <w:p w14:paraId="62E40C58" w14:textId="15F5196D" w:rsidR="001472CA" w:rsidRDefault="00226FC2" w:rsidP="001472CA">
            <w:pPr>
              <w:jc w:val="center"/>
              <w:cnfStyle w:val="000000100000" w:firstRow="0" w:lastRow="0" w:firstColumn="0" w:lastColumn="0" w:oddVBand="0" w:evenVBand="0" w:oddHBand="1" w:evenHBand="0" w:firstRowFirstColumn="0" w:firstRowLastColumn="0" w:lastRowFirstColumn="0" w:lastRowLastColumn="0"/>
            </w:pPr>
            <w:r>
              <w:t>Imperativ</w:t>
            </w:r>
            <w:r w:rsidR="001472CA">
              <w:t>an</w:t>
            </w:r>
          </w:p>
        </w:tc>
        <w:tc>
          <w:tcPr>
            <w:tcW w:w="2980" w:type="dxa"/>
          </w:tcPr>
          <w:p w14:paraId="61BA7D2F" w14:textId="3922ABA2" w:rsidR="00D02181" w:rsidRDefault="00226FC2" w:rsidP="00743BBA">
            <w:pPr>
              <w:jc w:val="center"/>
              <w:cnfStyle w:val="000000100000" w:firstRow="0" w:lastRow="0" w:firstColumn="0" w:lastColumn="0" w:oddVBand="0" w:evenVBand="0" w:oddHBand="1" w:evenHBand="0" w:firstRowFirstColumn="0" w:firstRowLastColumn="0" w:lastRowFirstColumn="0" w:lastRowLastColumn="0"/>
            </w:pPr>
            <w:r>
              <w:t>Deklarativ</w:t>
            </w:r>
            <w:r w:rsidR="001472CA">
              <w:t>an</w:t>
            </w:r>
          </w:p>
        </w:tc>
      </w:tr>
      <w:tr w:rsidR="00D02181" w14:paraId="3803C474" w14:textId="77777777" w:rsidTr="00743BBA">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149A5D4B" w14:textId="3DFDC8A6" w:rsidR="00D02181" w:rsidRDefault="00226FC2" w:rsidP="00743BBA">
            <w:pPr>
              <w:jc w:val="center"/>
            </w:pPr>
            <w:r>
              <w:t xml:space="preserve">Minimalna </w:t>
            </w:r>
            <w:proofErr w:type="spellStart"/>
            <w:r>
              <w:t>iOS</w:t>
            </w:r>
            <w:proofErr w:type="spellEnd"/>
            <w:r>
              <w:t xml:space="preserve"> verzija</w:t>
            </w:r>
          </w:p>
        </w:tc>
        <w:tc>
          <w:tcPr>
            <w:tcW w:w="2980" w:type="dxa"/>
          </w:tcPr>
          <w:p w14:paraId="00F9AFE9" w14:textId="65AB1C10" w:rsidR="00D02181" w:rsidRDefault="00226FC2" w:rsidP="00743BBA">
            <w:pPr>
              <w:jc w:val="center"/>
              <w:cnfStyle w:val="000000000000" w:firstRow="0" w:lastRow="0" w:firstColumn="0" w:lastColumn="0" w:oddVBand="0" w:evenVBand="0" w:oddHBand="0" w:evenHBand="0" w:firstRowFirstColumn="0" w:firstRowLastColumn="0" w:lastRowFirstColumn="0" w:lastRowLastColumn="0"/>
            </w:pPr>
            <w:proofErr w:type="spellStart"/>
            <w:r>
              <w:t>iOS</w:t>
            </w:r>
            <w:proofErr w:type="spellEnd"/>
            <w:r>
              <w:t xml:space="preserve"> 9</w:t>
            </w:r>
          </w:p>
        </w:tc>
        <w:tc>
          <w:tcPr>
            <w:tcW w:w="2980" w:type="dxa"/>
          </w:tcPr>
          <w:p w14:paraId="05DE30D3" w14:textId="6A41787A" w:rsidR="00D02181" w:rsidRDefault="00226FC2" w:rsidP="00743BBA">
            <w:pPr>
              <w:jc w:val="center"/>
              <w:cnfStyle w:val="000000000000" w:firstRow="0" w:lastRow="0" w:firstColumn="0" w:lastColumn="0" w:oddVBand="0" w:evenVBand="0" w:oddHBand="0" w:evenHBand="0" w:firstRowFirstColumn="0" w:firstRowLastColumn="0" w:lastRowFirstColumn="0" w:lastRowLastColumn="0"/>
            </w:pPr>
            <w:proofErr w:type="spellStart"/>
            <w:r>
              <w:t>iOS</w:t>
            </w:r>
            <w:proofErr w:type="spellEnd"/>
            <w:r>
              <w:t xml:space="preserve"> 13</w:t>
            </w:r>
          </w:p>
        </w:tc>
      </w:tr>
      <w:tr w:rsidR="00D02181" w14:paraId="0D1E7A5C" w14:textId="77777777" w:rsidTr="00743BB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3946527" w14:textId="0D5E30F9" w:rsidR="00D02181" w:rsidRDefault="00226FC2" w:rsidP="00743BBA">
            <w:pPr>
              <w:jc w:val="center"/>
            </w:pPr>
            <w:r>
              <w:t>Rad s alatom</w:t>
            </w:r>
          </w:p>
        </w:tc>
        <w:tc>
          <w:tcPr>
            <w:tcW w:w="2980" w:type="dxa"/>
          </w:tcPr>
          <w:p w14:paraId="6EF93692" w14:textId="29EC3DED" w:rsidR="00D02181" w:rsidRDefault="00226FC2" w:rsidP="00743BBA">
            <w:pPr>
              <w:jc w:val="center"/>
              <w:cnfStyle w:val="000000100000" w:firstRow="0" w:lastRow="0" w:firstColumn="0" w:lastColumn="0" w:oddVBand="0" w:evenVBand="0" w:oddHBand="1" w:evenHBand="0" w:firstRowFirstColumn="0" w:firstRowLastColumn="0" w:lastRowFirstColumn="0" w:lastRowLastColumn="0"/>
            </w:pPr>
            <w:r>
              <w:t>14 godina</w:t>
            </w:r>
          </w:p>
        </w:tc>
        <w:tc>
          <w:tcPr>
            <w:tcW w:w="2980" w:type="dxa"/>
          </w:tcPr>
          <w:p w14:paraId="69AF8216" w14:textId="01F73C38" w:rsidR="00D02181" w:rsidRDefault="00226FC2" w:rsidP="00743BBA">
            <w:pPr>
              <w:jc w:val="center"/>
              <w:cnfStyle w:val="000000100000" w:firstRow="0" w:lastRow="0" w:firstColumn="0" w:lastColumn="0" w:oddVBand="0" w:evenVBand="0" w:oddHBand="1" w:evenHBand="0" w:firstRowFirstColumn="0" w:firstRowLastColumn="0" w:lastRowFirstColumn="0" w:lastRowLastColumn="0"/>
            </w:pPr>
            <w:r>
              <w:t>3 godine</w:t>
            </w:r>
          </w:p>
        </w:tc>
      </w:tr>
      <w:tr w:rsidR="00D02181" w14:paraId="16390F38" w14:textId="77777777" w:rsidTr="00743BBA">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6548D244" w14:textId="5DB684D3" w:rsidR="00D02181" w:rsidRDefault="00226FC2" w:rsidP="00743BBA">
            <w:pPr>
              <w:jc w:val="center"/>
            </w:pPr>
            <w:r>
              <w:t>Pokriva sve scenarije</w:t>
            </w:r>
          </w:p>
        </w:tc>
        <w:tc>
          <w:tcPr>
            <w:tcW w:w="2980" w:type="dxa"/>
          </w:tcPr>
          <w:p w14:paraId="35B77968" w14:textId="288BC017" w:rsidR="00D02181" w:rsidRDefault="00226FC2" w:rsidP="00743BBA">
            <w:pPr>
              <w:jc w:val="center"/>
              <w:cnfStyle w:val="000000000000" w:firstRow="0" w:lastRow="0" w:firstColumn="0" w:lastColumn="0" w:oddVBand="0" w:evenVBand="0" w:oddHBand="0" w:evenHBand="0" w:firstRowFirstColumn="0" w:firstRowLastColumn="0" w:lastRowFirstColumn="0" w:lastRowLastColumn="0"/>
            </w:pPr>
            <w:r>
              <w:t>da</w:t>
            </w:r>
          </w:p>
        </w:tc>
        <w:tc>
          <w:tcPr>
            <w:tcW w:w="2980" w:type="dxa"/>
          </w:tcPr>
          <w:p w14:paraId="5AB96A8A" w14:textId="5052A086" w:rsidR="00D02181" w:rsidRDefault="00226FC2" w:rsidP="00743BBA">
            <w:pPr>
              <w:jc w:val="center"/>
              <w:cnfStyle w:val="000000000000" w:firstRow="0" w:lastRow="0" w:firstColumn="0" w:lastColumn="0" w:oddVBand="0" w:evenVBand="0" w:oddHBand="0" w:evenHBand="0" w:firstRowFirstColumn="0" w:firstRowLastColumn="0" w:lastRowFirstColumn="0" w:lastRowLastColumn="0"/>
            </w:pPr>
            <w:r>
              <w:t>ne</w:t>
            </w:r>
          </w:p>
        </w:tc>
      </w:tr>
      <w:tr w:rsidR="00D02181" w14:paraId="1B8385D1" w14:textId="77777777" w:rsidTr="00743BB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26099E14" w14:textId="0E853136" w:rsidR="00D02181" w:rsidRDefault="00226FC2" w:rsidP="00743BBA">
            <w:pPr>
              <w:jc w:val="center"/>
            </w:pPr>
            <w:r>
              <w:t>Brz proces izrade aplikacije</w:t>
            </w:r>
          </w:p>
        </w:tc>
        <w:tc>
          <w:tcPr>
            <w:tcW w:w="2980" w:type="dxa"/>
          </w:tcPr>
          <w:p w14:paraId="5A022AB9" w14:textId="52A040F8" w:rsidR="00D02181" w:rsidRDefault="00226FC2" w:rsidP="00743BBA">
            <w:pPr>
              <w:jc w:val="center"/>
              <w:cnfStyle w:val="000000100000" w:firstRow="0" w:lastRow="0" w:firstColumn="0" w:lastColumn="0" w:oddVBand="0" w:evenVBand="0" w:oddHBand="1" w:evenHBand="0" w:firstRowFirstColumn="0" w:firstRowLastColumn="0" w:lastRowFirstColumn="0" w:lastRowLastColumn="0"/>
            </w:pPr>
            <w:r>
              <w:t>ne</w:t>
            </w:r>
          </w:p>
        </w:tc>
        <w:tc>
          <w:tcPr>
            <w:tcW w:w="2980" w:type="dxa"/>
          </w:tcPr>
          <w:p w14:paraId="202DE3A9" w14:textId="56C3664C" w:rsidR="00D02181" w:rsidRDefault="00226FC2" w:rsidP="00743BBA">
            <w:pPr>
              <w:jc w:val="center"/>
              <w:cnfStyle w:val="000000100000" w:firstRow="0" w:lastRow="0" w:firstColumn="0" w:lastColumn="0" w:oddVBand="0" w:evenVBand="0" w:oddHBand="1" w:evenHBand="0" w:firstRowFirstColumn="0" w:firstRowLastColumn="0" w:lastRowFirstColumn="0" w:lastRowLastColumn="0"/>
            </w:pPr>
            <w:r>
              <w:t>da</w:t>
            </w:r>
          </w:p>
        </w:tc>
      </w:tr>
      <w:tr w:rsidR="00226FC2" w14:paraId="4B80B1A3" w14:textId="77777777" w:rsidTr="00743BBA">
        <w:trPr>
          <w:trHeight w:val="579"/>
        </w:trPr>
        <w:tc>
          <w:tcPr>
            <w:cnfStyle w:val="001000000000" w:firstRow="0" w:lastRow="0" w:firstColumn="1" w:lastColumn="0" w:oddVBand="0" w:evenVBand="0" w:oddHBand="0" w:evenHBand="0" w:firstRowFirstColumn="0" w:firstRowLastColumn="0" w:lastRowFirstColumn="0" w:lastRowLastColumn="0"/>
            <w:tcW w:w="2979" w:type="dxa"/>
          </w:tcPr>
          <w:p w14:paraId="27197D88" w14:textId="6A5977D3" w:rsidR="00226FC2" w:rsidRPr="009811C8" w:rsidRDefault="009811C8" w:rsidP="00743BBA">
            <w:pPr>
              <w:jc w:val="center"/>
            </w:pPr>
            <w:proofErr w:type="spellStart"/>
            <w:r>
              <w:rPr>
                <w:i w:val="0"/>
                <w:iCs w:val="0"/>
              </w:rPr>
              <w:t>Interface</w:t>
            </w:r>
            <w:proofErr w:type="spellEnd"/>
            <w:r>
              <w:rPr>
                <w:i w:val="0"/>
                <w:iCs w:val="0"/>
              </w:rPr>
              <w:t xml:space="preserve"> </w:t>
            </w:r>
            <w:proofErr w:type="spellStart"/>
            <w:r>
              <w:rPr>
                <w:i w:val="0"/>
                <w:iCs w:val="0"/>
              </w:rPr>
              <w:t>Builder</w:t>
            </w:r>
            <w:proofErr w:type="spellEnd"/>
            <w:r>
              <w:t xml:space="preserve"> podržan</w:t>
            </w:r>
          </w:p>
        </w:tc>
        <w:tc>
          <w:tcPr>
            <w:tcW w:w="2980" w:type="dxa"/>
          </w:tcPr>
          <w:p w14:paraId="17F18B5F" w14:textId="6D0519DA" w:rsidR="00226FC2" w:rsidRDefault="009811C8" w:rsidP="00743BBA">
            <w:pPr>
              <w:jc w:val="center"/>
              <w:cnfStyle w:val="000000000000" w:firstRow="0" w:lastRow="0" w:firstColumn="0" w:lastColumn="0" w:oddVBand="0" w:evenVBand="0" w:oddHBand="0" w:evenHBand="0" w:firstRowFirstColumn="0" w:firstRowLastColumn="0" w:lastRowFirstColumn="0" w:lastRowLastColumn="0"/>
            </w:pPr>
            <w:r>
              <w:t>da</w:t>
            </w:r>
          </w:p>
        </w:tc>
        <w:tc>
          <w:tcPr>
            <w:tcW w:w="2980" w:type="dxa"/>
          </w:tcPr>
          <w:p w14:paraId="287C817F" w14:textId="2B07CED7" w:rsidR="00226FC2" w:rsidRDefault="009811C8" w:rsidP="00743BBA">
            <w:pPr>
              <w:jc w:val="center"/>
              <w:cnfStyle w:val="000000000000" w:firstRow="0" w:lastRow="0" w:firstColumn="0" w:lastColumn="0" w:oddVBand="0" w:evenVBand="0" w:oddHBand="0" w:evenHBand="0" w:firstRowFirstColumn="0" w:firstRowLastColumn="0" w:lastRowFirstColumn="0" w:lastRowLastColumn="0"/>
            </w:pPr>
            <w:r>
              <w:t>ne</w:t>
            </w:r>
          </w:p>
        </w:tc>
      </w:tr>
      <w:tr w:rsidR="00226FC2" w14:paraId="1C88C19B" w14:textId="77777777" w:rsidTr="00743BB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41B10F1E" w14:textId="5A276A36" w:rsidR="00226FC2" w:rsidRDefault="009811C8" w:rsidP="00743BBA">
            <w:pPr>
              <w:jc w:val="center"/>
            </w:pPr>
            <w:r>
              <w:t>Podržava više platformi</w:t>
            </w:r>
          </w:p>
        </w:tc>
        <w:tc>
          <w:tcPr>
            <w:tcW w:w="2980" w:type="dxa"/>
          </w:tcPr>
          <w:p w14:paraId="409DD51B" w14:textId="09297959" w:rsidR="00226FC2" w:rsidRDefault="009811C8" w:rsidP="00743BBA">
            <w:pPr>
              <w:jc w:val="center"/>
              <w:cnfStyle w:val="000000100000" w:firstRow="0" w:lastRow="0" w:firstColumn="0" w:lastColumn="0" w:oddVBand="0" w:evenVBand="0" w:oddHBand="1" w:evenHBand="0" w:firstRowFirstColumn="0" w:firstRowLastColumn="0" w:lastRowFirstColumn="0" w:lastRowLastColumn="0"/>
            </w:pPr>
            <w:r>
              <w:t>ne</w:t>
            </w:r>
          </w:p>
        </w:tc>
        <w:tc>
          <w:tcPr>
            <w:tcW w:w="2980" w:type="dxa"/>
          </w:tcPr>
          <w:p w14:paraId="0205332C" w14:textId="674C6356" w:rsidR="00226FC2" w:rsidRDefault="009811C8" w:rsidP="00743BBA">
            <w:pPr>
              <w:jc w:val="center"/>
              <w:cnfStyle w:val="000000100000" w:firstRow="0" w:lastRow="0" w:firstColumn="0" w:lastColumn="0" w:oddVBand="0" w:evenVBand="0" w:oddHBand="1" w:evenHBand="0" w:firstRowFirstColumn="0" w:firstRowLastColumn="0" w:lastRowFirstColumn="0" w:lastRowLastColumn="0"/>
            </w:pPr>
            <w:r>
              <w:t>da</w:t>
            </w:r>
          </w:p>
        </w:tc>
      </w:tr>
      <w:tr w:rsidR="009811C8" w14:paraId="42DD7974" w14:textId="77777777" w:rsidTr="00743BBA">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1DC68D10" w14:textId="337D54B0" w:rsidR="009811C8" w:rsidRDefault="009811C8" w:rsidP="00743BBA">
            <w:pPr>
              <w:jc w:val="center"/>
            </w:pPr>
            <w:r>
              <w:t>Rad s animacijama</w:t>
            </w:r>
          </w:p>
        </w:tc>
        <w:tc>
          <w:tcPr>
            <w:tcW w:w="2980" w:type="dxa"/>
          </w:tcPr>
          <w:p w14:paraId="651E6684" w14:textId="3E481BBC" w:rsidR="009811C8" w:rsidRDefault="009811C8" w:rsidP="00743BBA">
            <w:pPr>
              <w:jc w:val="center"/>
              <w:cnfStyle w:val="000000000000" w:firstRow="0" w:lastRow="0" w:firstColumn="0" w:lastColumn="0" w:oddVBand="0" w:evenVBand="0" w:oddHBand="0" w:evenHBand="0" w:firstRowFirstColumn="0" w:firstRowLastColumn="0" w:lastRowFirstColumn="0" w:lastRowLastColumn="0"/>
            </w:pPr>
            <w:r>
              <w:t>težak</w:t>
            </w:r>
          </w:p>
        </w:tc>
        <w:tc>
          <w:tcPr>
            <w:tcW w:w="2980" w:type="dxa"/>
          </w:tcPr>
          <w:p w14:paraId="5A4FCFA3" w14:textId="71B9389A" w:rsidR="009811C8" w:rsidRDefault="009811C8" w:rsidP="00743BBA">
            <w:pPr>
              <w:jc w:val="center"/>
              <w:cnfStyle w:val="000000000000" w:firstRow="0" w:lastRow="0" w:firstColumn="0" w:lastColumn="0" w:oddVBand="0" w:evenVBand="0" w:oddHBand="0" w:evenHBand="0" w:firstRowFirstColumn="0" w:firstRowLastColumn="0" w:lastRowFirstColumn="0" w:lastRowLastColumn="0"/>
            </w:pPr>
            <w:r>
              <w:t>lagan</w:t>
            </w:r>
          </w:p>
        </w:tc>
      </w:tr>
      <w:tr w:rsidR="009811C8" w14:paraId="1B481B2C" w14:textId="77777777" w:rsidTr="009C7C7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Borders>
              <w:left w:val="single" w:sz="4" w:space="0" w:color="auto"/>
            </w:tcBorders>
          </w:tcPr>
          <w:p w14:paraId="36F9DB2D" w14:textId="5B1DE953" w:rsidR="009811C8" w:rsidRDefault="00743BBA" w:rsidP="00743BBA">
            <w:pPr>
              <w:jc w:val="center"/>
            </w:pPr>
            <w:r>
              <w:t xml:space="preserve">Podržava </w:t>
            </w:r>
            <w:proofErr w:type="spellStart"/>
            <w:r>
              <w:t>widget</w:t>
            </w:r>
            <w:proofErr w:type="spellEnd"/>
            <w:r>
              <w:t>-e</w:t>
            </w:r>
          </w:p>
        </w:tc>
        <w:tc>
          <w:tcPr>
            <w:tcW w:w="2980" w:type="dxa"/>
          </w:tcPr>
          <w:p w14:paraId="2A5A24B7" w14:textId="2E17B126" w:rsidR="009811C8" w:rsidRDefault="00743BBA" w:rsidP="00743BBA">
            <w:pPr>
              <w:jc w:val="center"/>
              <w:cnfStyle w:val="000000100000" w:firstRow="0" w:lastRow="0" w:firstColumn="0" w:lastColumn="0" w:oddVBand="0" w:evenVBand="0" w:oddHBand="1" w:evenHBand="0" w:firstRowFirstColumn="0" w:firstRowLastColumn="0" w:lastRowFirstColumn="0" w:lastRowLastColumn="0"/>
            </w:pPr>
            <w:r>
              <w:t>ne</w:t>
            </w:r>
          </w:p>
        </w:tc>
        <w:tc>
          <w:tcPr>
            <w:tcW w:w="2980" w:type="dxa"/>
          </w:tcPr>
          <w:p w14:paraId="5F3F5260" w14:textId="6D6C5363" w:rsidR="009811C8" w:rsidRDefault="00743BBA" w:rsidP="00743BBA">
            <w:pPr>
              <w:jc w:val="center"/>
              <w:cnfStyle w:val="000000100000" w:firstRow="0" w:lastRow="0" w:firstColumn="0" w:lastColumn="0" w:oddVBand="0" w:evenVBand="0" w:oddHBand="1" w:evenHBand="0" w:firstRowFirstColumn="0" w:firstRowLastColumn="0" w:lastRowFirstColumn="0" w:lastRowLastColumn="0"/>
            </w:pPr>
            <w:r>
              <w:t>da</w:t>
            </w:r>
          </w:p>
        </w:tc>
      </w:tr>
      <w:tr w:rsidR="00743BBA" w14:paraId="7A895FBF" w14:textId="77777777" w:rsidTr="00743BBA">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6FFCBE50" w14:textId="6AF6F9A2" w:rsidR="00743BBA" w:rsidRDefault="00743BBA" w:rsidP="00743BBA">
            <w:pPr>
              <w:jc w:val="center"/>
            </w:pPr>
            <w:r>
              <w:t xml:space="preserve">Podržava </w:t>
            </w:r>
            <w:r w:rsidRPr="00743BBA">
              <w:rPr>
                <w:i w:val="0"/>
                <w:iCs w:val="0"/>
              </w:rPr>
              <w:t xml:space="preserve">Live </w:t>
            </w:r>
            <w:proofErr w:type="spellStart"/>
            <w:r w:rsidRPr="00743BBA">
              <w:rPr>
                <w:i w:val="0"/>
                <w:iCs w:val="0"/>
              </w:rPr>
              <w:t>Preview</w:t>
            </w:r>
            <w:proofErr w:type="spellEnd"/>
          </w:p>
        </w:tc>
        <w:tc>
          <w:tcPr>
            <w:tcW w:w="2980" w:type="dxa"/>
          </w:tcPr>
          <w:p w14:paraId="4E1DEE49" w14:textId="191E940B" w:rsidR="00743BBA" w:rsidRDefault="00743BBA" w:rsidP="00743BBA">
            <w:pPr>
              <w:jc w:val="center"/>
              <w:cnfStyle w:val="000000000000" w:firstRow="0" w:lastRow="0" w:firstColumn="0" w:lastColumn="0" w:oddVBand="0" w:evenVBand="0" w:oddHBand="0" w:evenHBand="0" w:firstRowFirstColumn="0" w:firstRowLastColumn="0" w:lastRowFirstColumn="0" w:lastRowLastColumn="0"/>
            </w:pPr>
            <w:r>
              <w:t>ne</w:t>
            </w:r>
          </w:p>
        </w:tc>
        <w:tc>
          <w:tcPr>
            <w:tcW w:w="2980" w:type="dxa"/>
          </w:tcPr>
          <w:p w14:paraId="6D4B3DA9" w14:textId="4D076C22" w:rsidR="00743BBA" w:rsidRDefault="00743BBA" w:rsidP="00743BBA">
            <w:pPr>
              <w:jc w:val="center"/>
              <w:cnfStyle w:val="000000000000" w:firstRow="0" w:lastRow="0" w:firstColumn="0" w:lastColumn="0" w:oddVBand="0" w:evenVBand="0" w:oddHBand="0" w:evenHBand="0" w:firstRowFirstColumn="0" w:firstRowLastColumn="0" w:lastRowFirstColumn="0" w:lastRowLastColumn="0"/>
            </w:pPr>
            <w:r>
              <w:t>da</w:t>
            </w:r>
          </w:p>
        </w:tc>
      </w:tr>
    </w:tbl>
    <w:p w14:paraId="494D75DB" w14:textId="6AE33BC5" w:rsidR="00743BBA" w:rsidRDefault="00743BBA" w:rsidP="00743BBA">
      <w:pPr>
        <w:jc w:val="center"/>
        <w:rPr>
          <w:sz w:val="20"/>
          <w:szCs w:val="20"/>
        </w:rPr>
      </w:pPr>
      <w:r w:rsidRPr="00743BBA">
        <w:rPr>
          <w:sz w:val="20"/>
          <w:szCs w:val="20"/>
        </w:rPr>
        <w:t xml:space="preserve">Tablica 2.1. Usporedba </w:t>
      </w:r>
      <w:proofErr w:type="spellStart"/>
      <w:r w:rsidRPr="00743BBA">
        <w:rPr>
          <w:sz w:val="20"/>
          <w:szCs w:val="20"/>
        </w:rPr>
        <w:t>SwiftUI</w:t>
      </w:r>
      <w:proofErr w:type="spellEnd"/>
      <w:r w:rsidRPr="00743BBA">
        <w:rPr>
          <w:sz w:val="20"/>
          <w:szCs w:val="20"/>
        </w:rPr>
        <w:t xml:space="preserve"> i </w:t>
      </w:r>
      <w:proofErr w:type="spellStart"/>
      <w:r w:rsidRPr="00743BBA">
        <w:rPr>
          <w:sz w:val="20"/>
          <w:szCs w:val="20"/>
        </w:rPr>
        <w:t>UIKit</w:t>
      </w:r>
      <w:proofErr w:type="spellEnd"/>
      <w:r w:rsidRPr="00743BBA">
        <w:rPr>
          <w:sz w:val="20"/>
          <w:szCs w:val="20"/>
        </w:rPr>
        <w:t xml:space="preserve"> alata</w:t>
      </w:r>
    </w:p>
    <w:p w14:paraId="2A78E2A3" w14:textId="7A9B5A9B" w:rsidR="00743BBA" w:rsidRDefault="00743BBA" w:rsidP="00743BBA">
      <w:pPr>
        <w:jc w:val="center"/>
        <w:rPr>
          <w:sz w:val="20"/>
          <w:szCs w:val="20"/>
        </w:rPr>
      </w:pPr>
    </w:p>
    <w:p w14:paraId="34EFF2E1" w14:textId="53301BD9" w:rsidR="00743BBA" w:rsidRDefault="009C7C7A" w:rsidP="003C1056">
      <w:pPr>
        <w:pStyle w:val="Heading4"/>
        <w:numPr>
          <w:ilvl w:val="3"/>
          <w:numId w:val="30"/>
        </w:numPr>
      </w:pPr>
      <w:bookmarkStart w:id="19" w:name="_Toc107480765"/>
      <w:r>
        <w:t xml:space="preserve">Struktura </w:t>
      </w:r>
      <w:proofErr w:type="spellStart"/>
      <w:r>
        <w:t>SwiftUI</w:t>
      </w:r>
      <w:proofErr w:type="spellEnd"/>
      <w:r>
        <w:t xml:space="preserve"> aplikacije</w:t>
      </w:r>
      <w:bookmarkEnd w:id="19"/>
    </w:p>
    <w:p w14:paraId="29C1546B" w14:textId="06DFFD3A" w:rsidR="009C7C7A" w:rsidRDefault="009C7C7A" w:rsidP="009C7C7A">
      <w:r>
        <w:t xml:space="preserve">Struktura </w:t>
      </w:r>
      <w:proofErr w:type="spellStart"/>
      <w:r>
        <w:t>SwiftUI</w:t>
      </w:r>
      <w:proofErr w:type="spellEnd"/>
      <w:r>
        <w:t xml:space="preserve"> aplikacije se iskazuje na deklarativan način</w:t>
      </w:r>
      <w:r w:rsidR="003D040B">
        <w:t xml:space="preserve">, kao što se iskazuju i prikazi na ekranu. Početna točka svake aplikacije kreirati tip koji nasljeđuje </w:t>
      </w:r>
      <w:r w:rsidR="003D040B" w:rsidRPr="00FC50AB">
        <w:rPr>
          <w:lang w:val="en-HR"/>
        </w:rPr>
        <w:t>„</w:t>
      </w:r>
      <w:r w:rsidR="003D040B">
        <w:t>App</w:t>
      </w:r>
      <w:r w:rsidR="003D040B">
        <w:rPr>
          <w:i/>
          <w:iCs/>
        </w:rPr>
        <w:t>“</w:t>
      </w:r>
      <w:r w:rsidR="003D040B">
        <w:t xml:space="preserve"> protokol</w:t>
      </w:r>
      <w:r w:rsidR="00193C68">
        <w:t xml:space="preserve"> te ga je potrebno naznačiti sa </w:t>
      </w:r>
      <w:r w:rsidR="00193C68" w:rsidRPr="00FC50AB">
        <w:rPr>
          <w:lang w:val="en-HR"/>
        </w:rPr>
        <w:t>„</w:t>
      </w:r>
      <w:r w:rsidR="00193C68">
        <w:t>@main</w:t>
      </w:r>
      <w:r w:rsidR="00193C68">
        <w:rPr>
          <w:i/>
          <w:iCs/>
        </w:rPr>
        <w:t>“</w:t>
      </w:r>
      <w:r w:rsidR="00193C68">
        <w:t xml:space="preserve"> ključnom riječi koja pruža osnovnu implementaciju </w:t>
      </w:r>
      <w:r w:rsidR="00286E6D" w:rsidRPr="00FC50AB">
        <w:rPr>
          <w:lang w:val="en-HR"/>
        </w:rPr>
        <w:t>„</w:t>
      </w:r>
      <w:r w:rsidR="00193C68">
        <w:rPr>
          <w:i/>
          <w:iCs/>
        </w:rPr>
        <w:t>main</w:t>
      </w:r>
      <w:r w:rsidR="00286E6D">
        <w:rPr>
          <w:i/>
          <w:iCs/>
        </w:rPr>
        <w:t>“</w:t>
      </w:r>
      <w:r w:rsidR="00193C68">
        <w:t xml:space="preserve"> funkcije</w:t>
      </w:r>
      <w:r w:rsidR="003D040B">
        <w:t xml:space="preserve">. Ovaj protokol predstavlja strukturu i ponašanje aplikacije [9]. </w:t>
      </w:r>
      <w:r w:rsidR="003D040B" w:rsidRPr="00FC50AB">
        <w:rPr>
          <w:lang w:val="en-HR"/>
        </w:rPr>
        <w:t>„</w:t>
      </w:r>
      <w:r w:rsidR="00193C68">
        <w:t>App</w:t>
      </w:r>
      <w:r w:rsidR="003D040B">
        <w:rPr>
          <w:i/>
          <w:iCs/>
        </w:rPr>
        <w:t>“</w:t>
      </w:r>
      <w:r w:rsidR="00193C68">
        <w:t xml:space="preserve"> protokol zahtijeva implementiranje </w:t>
      </w:r>
      <w:r w:rsidR="00193C68" w:rsidRPr="00FC50AB">
        <w:rPr>
          <w:lang w:val="en-HR"/>
        </w:rPr>
        <w:t>„</w:t>
      </w:r>
      <w:proofErr w:type="spellStart"/>
      <w:r w:rsidR="00193C68">
        <w:t>body</w:t>
      </w:r>
      <w:proofErr w:type="spellEnd"/>
      <w:r w:rsidR="00193C68">
        <w:rPr>
          <w:i/>
          <w:iCs/>
        </w:rPr>
        <w:t>“</w:t>
      </w:r>
      <w:r w:rsidR="00193C68">
        <w:t xml:space="preserve"> izračunatog atributa koji definira sadržaj aplikacije. Tijelo aplikacije je sastavljeno od scena te je svaka scena sa</w:t>
      </w:r>
      <w:r w:rsidR="00343769">
        <w:t>s</w:t>
      </w:r>
      <w:r w:rsidR="00193C68">
        <w:t>tavljena od kompozi</w:t>
      </w:r>
      <w:r w:rsidR="00343769">
        <w:t>ci</w:t>
      </w:r>
      <w:r w:rsidR="00193C68">
        <w:t xml:space="preserve">je različitih prikaza. Kako je svaki element struktura, a ne klasa, </w:t>
      </w:r>
      <w:r w:rsidR="0084436D">
        <w:t xml:space="preserve">poboljšavaju se performanse pri izvođenju aplikacije. Strukture su unutar </w:t>
      </w:r>
      <w:proofErr w:type="spellStart"/>
      <w:r w:rsidR="0084436D">
        <w:t>Swift</w:t>
      </w:r>
      <w:proofErr w:type="spellEnd"/>
      <w:r w:rsidR="0084436D">
        <w:t xml:space="preserve"> programskom jezika </w:t>
      </w:r>
      <w:r w:rsidR="0084436D" w:rsidRPr="00FC50AB">
        <w:rPr>
          <w:lang w:val="en-HR"/>
        </w:rPr>
        <w:t>„</w:t>
      </w:r>
      <w:proofErr w:type="spellStart"/>
      <w:r w:rsidR="0084436D">
        <w:t>Value</w:t>
      </w:r>
      <w:proofErr w:type="spellEnd"/>
      <w:r w:rsidR="0084436D">
        <w:t xml:space="preserve"> </w:t>
      </w:r>
      <w:proofErr w:type="spellStart"/>
      <w:r w:rsidR="0084436D">
        <w:t>type</w:t>
      </w:r>
      <w:proofErr w:type="spellEnd"/>
      <w:r w:rsidR="0084436D">
        <w:rPr>
          <w:i/>
          <w:iCs/>
        </w:rPr>
        <w:t>“</w:t>
      </w:r>
      <w:r w:rsidR="0084436D">
        <w:t xml:space="preserve"> tipovi podataka, što znači da su tretirane kao cijeli broj bilo koja druga vrijednost te ih je moguće predavati s jednog mjesta na drugi bez razmišljanja o stvaranju preljeva memorije ili održavanju pokazivača na njih. Svaki prikaz mora naslijediti </w:t>
      </w:r>
      <w:r w:rsidR="0084436D" w:rsidRPr="00FC50AB">
        <w:rPr>
          <w:lang w:val="en-HR"/>
        </w:rPr>
        <w:lastRenderedPageBreak/>
        <w:t>„</w:t>
      </w:r>
      <w:proofErr w:type="spellStart"/>
      <w:r w:rsidR="0084436D">
        <w:t>View</w:t>
      </w:r>
      <w:proofErr w:type="spellEnd"/>
      <w:r w:rsidR="0084436D">
        <w:rPr>
          <w:i/>
          <w:iCs/>
        </w:rPr>
        <w:t>“</w:t>
      </w:r>
      <w:r w:rsidR="0084436D">
        <w:t xml:space="preserve"> protokol, koji također nalaže implementaciju </w:t>
      </w:r>
      <w:r w:rsidR="0084436D" w:rsidRPr="00FC50AB">
        <w:rPr>
          <w:lang w:val="en-HR"/>
        </w:rPr>
        <w:t>„</w:t>
      </w:r>
      <w:proofErr w:type="spellStart"/>
      <w:r w:rsidR="0084436D">
        <w:t>body</w:t>
      </w:r>
      <w:proofErr w:type="spellEnd"/>
      <w:r w:rsidR="0084436D">
        <w:rPr>
          <w:i/>
          <w:iCs/>
        </w:rPr>
        <w:t>“</w:t>
      </w:r>
      <w:r w:rsidR="0084436D">
        <w:t xml:space="preserve"> izračunatog atributa koji mora vratiti točno jedan tip prikaza [10]. </w:t>
      </w:r>
      <w:r w:rsidR="002A36AB">
        <w:t xml:space="preserve">Korisničko sučelje se tvori kompozicijom više različitih prikaza, kako bi prikazali trenutno stanje aplikacije. Moguće je razdvojiti posebne dijelove korisničkog sučelje u manje prikaze. Time se postiže veća jasnoća koda, moguće je ponovno korištenje istog prikaza na više različitih mjesta unutar koda te se smanjuje razina kompleksnosti i time se smanjuje broj grešaka. Kako bi se pojedini prikaz konfigurirao na točno određeni način, </w:t>
      </w:r>
      <w:proofErr w:type="spellStart"/>
      <w:r w:rsidR="002A36AB">
        <w:t>SwiftUI</w:t>
      </w:r>
      <w:proofErr w:type="spellEnd"/>
      <w:r w:rsidR="002A36AB">
        <w:t xml:space="preserve"> pruža razne </w:t>
      </w:r>
      <w:proofErr w:type="spellStart"/>
      <w:r w:rsidR="002A36AB">
        <w:t>modifikatore</w:t>
      </w:r>
      <w:proofErr w:type="spellEnd"/>
      <w:r w:rsidR="002A36AB">
        <w:t xml:space="preserve"> za modificiranje izgleda prikaza. Oni predstavljaju metoda nad prikazima koje kao povratnu vrijednost vraćaju novi prikaz te se time mogu vezati pri pozivanju jedan iza drugoga</w:t>
      </w:r>
      <w:r w:rsidR="001F2F00">
        <w:t>.</w:t>
      </w:r>
    </w:p>
    <w:p w14:paraId="6CE6B512" w14:textId="69BD5518" w:rsidR="001F2F00" w:rsidRDefault="001F2F00" w:rsidP="009C7C7A"/>
    <w:p w14:paraId="1F7666BE" w14:textId="058F0A75" w:rsidR="001F2F00" w:rsidRDefault="007665F0" w:rsidP="007665F0">
      <w:pPr>
        <w:jc w:val="center"/>
      </w:pPr>
      <w:r>
        <w:rPr>
          <w:noProof/>
        </w:rPr>
        <w:drawing>
          <wp:inline distT="0" distB="0" distL="0" distR="0" wp14:anchorId="5B74DD37" wp14:editId="501D0D2B">
            <wp:extent cx="3936252" cy="2328760"/>
            <wp:effectExtent l="0" t="0" r="127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c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96870" cy="2364623"/>
                    </a:xfrm>
                    <a:prstGeom prst="rect">
                      <a:avLst/>
                    </a:prstGeom>
                  </pic:spPr>
                </pic:pic>
              </a:graphicData>
            </a:graphic>
          </wp:inline>
        </w:drawing>
      </w:r>
    </w:p>
    <w:p w14:paraId="2CFE3592" w14:textId="6646F257" w:rsidR="001F401D" w:rsidRDefault="007665F0" w:rsidP="001F401D">
      <w:pPr>
        <w:jc w:val="center"/>
        <w:rPr>
          <w:sz w:val="20"/>
          <w:szCs w:val="20"/>
        </w:rPr>
      </w:pPr>
      <w:r w:rsidRPr="007665F0">
        <w:rPr>
          <w:sz w:val="20"/>
          <w:szCs w:val="20"/>
        </w:rPr>
        <w:t xml:space="preserve">Sl. 2.6. Struktura </w:t>
      </w:r>
      <w:proofErr w:type="spellStart"/>
      <w:r w:rsidRPr="007665F0">
        <w:rPr>
          <w:sz w:val="20"/>
          <w:szCs w:val="20"/>
        </w:rPr>
        <w:t>SwiftUI</w:t>
      </w:r>
      <w:proofErr w:type="spellEnd"/>
      <w:r w:rsidRPr="007665F0">
        <w:rPr>
          <w:sz w:val="20"/>
          <w:szCs w:val="20"/>
        </w:rPr>
        <w:t xml:space="preserve"> aplikacije</w:t>
      </w:r>
    </w:p>
    <w:p w14:paraId="4ACBCE7E" w14:textId="77777777" w:rsidR="001F401D" w:rsidRPr="007665F0" w:rsidRDefault="001F401D" w:rsidP="001F401D">
      <w:pPr>
        <w:jc w:val="center"/>
        <w:rPr>
          <w:sz w:val="20"/>
          <w:szCs w:val="20"/>
        </w:rPr>
      </w:pPr>
    </w:p>
    <w:p w14:paraId="2DC46DE9" w14:textId="3B2AF261" w:rsidR="001F2F00" w:rsidRDefault="001F401D" w:rsidP="003C1056">
      <w:pPr>
        <w:pStyle w:val="Heading4"/>
        <w:numPr>
          <w:ilvl w:val="3"/>
          <w:numId w:val="30"/>
        </w:numPr>
      </w:pPr>
      <w:bookmarkStart w:id="20" w:name="_Toc107480766"/>
      <w:r>
        <w:t>Prikazivanje korisničkog sučelja</w:t>
      </w:r>
      <w:bookmarkEnd w:id="20"/>
    </w:p>
    <w:p w14:paraId="1366B553" w14:textId="6F1ADC95" w:rsidR="001F401D" w:rsidRDefault="00772155" w:rsidP="001F401D">
      <w:proofErr w:type="spellStart"/>
      <w:r>
        <w:t>SwiftUI</w:t>
      </w:r>
      <w:proofErr w:type="spellEnd"/>
      <w:r>
        <w:t xml:space="preserve">, kao i u </w:t>
      </w:r>
      <w:proofErr w:type="spellStart"/>
      <w:r>
        <w:t>UIKit</w:t>
      </w:r>
      <w:proofErr w:type="spellEnd"/>
      <w:r>
        <w:t xml:space="preserve"> alatu, je apstrakcija iznad petlje događaja koja je odgovorna za slanja poruka kodu koji ja zaslužan za korisničko sučelje. Zauzvrat kod odgovoran za korisničko sučelje može odrediti koji se dijelovi ekrana trebaju ažurirati. Unutar </w:t>
      </w:r>
      <w:proofErr w:type="spellStart"/>
      <w:r>
        <w:t>SwiftUI</w:t>
      </w:r>
      <w:proofErr w:type="spellEnd"/>
      <w:r>
        <w:t xml:space="preserve"> alata petlja je skrivena te nije potrebno direktno komunicirati sa niti znati da on</w:t>
      </w:r>
      <w:r w:rsidR="00D63018">
        <w:t>a</w:t>
      </w:r>
      <w:r>
        <w:t xml:space="preserve"> postoji</w:t>
      </w:r>
      <w:r w:rsidR="00281074">
        <w:t xml:space="preserve"> [11]</w:t>
      </w:r>
      <w:r w:rsidR="00D63018">
        <w:t>.</w:t>
      </w:r>
      <w:r w:rsidR="00746FBA">
        <w:t xml:space="preserve"> Na svim Apple platformama, nalazi se instanca petlje događaja </w:t>
      </w:r>
      <w:r w:rsidR="00746FBA" w:rsidRPr="00FC50AB">
        <w:rPr>
          <w:lang w:val="en-HR"/>
        </w:rPr>
        <w:t>„</w:t>
      </w:r>
      <w:proofErr w:type="spellStart"/>
      <w:r w:rsidR="00746FBA">
        <w:rPr>
          <w:i/>
          <w:iCs/>
        </w:rPr>
        <w:t>CFRunLoop</w:t>
      </w:r>
      <w:proofErr w:type="spellEnd"/>
      <w:r w:rsidR="00746FBA">
        <w:rPr>
          <w:i/>
          <w:iCs/>
        </w:rPr>
        <w:t>“</w:t>
      </w:r>
      <w:r w:rsidR="00746FBA">
        <w:t xml:space="preserve"> koja dolazi iz </w:t>
      </w:r>
      <w:r w:rsidR="00746FBA" w:rsidRPr="00FC50AB">
        <w:rPr>
          <w:lang w:val="en-HR"/>
        </w:rPr>
        <w:t>„</w:t>
      </w:r>
      <w:r w:rsidR="00746FBA">
        <w:t xml:space="preserve">Core </w:t>
      </w:r>
      <w:proofErr w:type="spellStart"/>
      <w:r w:rsidR="00746FBA">
        <w:t>Foundation</w:t>
      </w:r>
      <w:proofErr w:type="spellEnd"/>
      <w:r w:rsidR="00746FBA">
        <w:rPr>
          <w:i/>
          <w:iCs/>
        </w:rPr>
        <w:t>“</w:t>
      </w:r>
      <w:r w:rsidR="00746FBA">
        <w:t xml:space="preserve"> biblioteke te je prisutna na svim alatima za izradu korisničkog sučelja još od Ma OS X 10.0. </w:t>
      </w:r>
      <w:r w:rsidR="008014D9">
        <w:t>Petlja događaja je dio infrastrukture povezane sa nitima. Njen zadataka unutar te infrastrukture je da rezervira poslove koje se trebaju napraviti i organizira nadolazeće događaje. Ova petlja efektivno daje niti posao kada posla ima te ju stavlja u stanje spavanja kada nema posla za obradu [1</w:t>
      </w:r>
      <w:r w:rsidR="00281074">
        <w:t>2</w:t>
      </w:r>
      <w:r w:rsidR="008014D9">
        <w:t xml:space="preserve">]. Svi događaji koji dolaze unutar petlje događaja su </w:t>
      </w:r>
      <w:r w:rsidR="00AC16A5">
        <w:t>obrađeni</w:t>
      </w:r>
      <w:r w:rsidR="008014D9">
        <w:t xml:space="preserve"> različitim redom, ovisno o</w:t>
      </w:r>
      <w:r w:rsidR="00AC16A5">
        <w:t xml:space="preserve"> tipu događaja.</w:t>
      </w:r>
      <w:r w:rsidR="008014D9">
        <w:t xml:space="preserve"> </w:t>
      </w:r>
      <w:r w:rsidR="00AC16A5">
        <w:t>Postoje četiri različita tipa nadolazećih događaja.</w:t>
      </w:r>
    </w:p>
    <w:p w14:paraId="2ECE03B7" w14:textId="136677DF" w:rsidR="00AC16A5" w:rsidRDefault="00AC16A5" w:rsidP="00AC16A5">
      <w:pPr>
        <w:pStyle w:val="ListParagraph"/>
        <w:numPr>
          <w:ilvl w:val="0"/>
          <w:numId w:val="39"/>
        </w:numPr>
      </w:pPr>
      <w:r>
        <w:lastRenderedPageBreak/>
        <w:t xml:space="preserve">Tip 0. Događaji koji direktno komuniciraju sa </w:t>
      </w:r>
      <w:r w:rsidRPr="00FC50AB">
        <w:rPr>
          <w:lang w:val="en-HR"/>
        </w:rPr>
        <w:t>„</w:t>
      </w:r>
      <w:proofErr w:type="spellStart"/>
      <w:r>
        <w:rPr>
          <w:i/>
          <w:iCs/>
        </w:rPr>
        <w:t>CFRunLoop</w:t>
      </w:r>
      <w:proofErr w:type="spellEnd"/>
      <w:r>
        <w:rPr>
          <w:i/>
          <w:iCs/>
        </w:rPr>
        <w:t>“</w:t>
      </w:r>
      <w:r>
        <w:t xml:space="preserve"> instancom, kao na primjer dodiri na ekranu.</w:t>
      </w:r>
    </w:p>
    <w:p w14:paraId="5D1165B3" w14:textId="3650DA92" w:rsidR="00AC16A5" w:rsidRDefault="00AC16A5" w:rsidP="00AC16A5">
      <w:pPr>
        <w:pStyle w:val="ListParagraph"/>
        <w:numPr>
          <w:ilvl w:val="0"/>
          <w:numId w:val="39"/>
        </w:numPr>
      </w:pPr>
      <w:r>
        <w:t xml:space="preserve">Tip 1. Događaj sinkroniziranje ažuriranja ekrana i ponovnog prikazivanja na ekranu te </w:t>
      </w:r>
      <w:r w:rsidR="0072364E">
        <w:t xml:space="preserve">neki </w:t>
      </w:r>
      <w:r>
        <w:t>asinkroni</w:t>
      </w:r>
      <w:r w:rsidR="0072364E">
        <w:t xml:space="preserve"> događaji za. Dohvaćanje podataka sa interneta.</w:t>
      </w:r>
    </w:p>
    <w:p w14:paraId="56DDF56B" w14:textId="7A0FECF1" w:rsidR="0072364E" w:rsidRDefault="0072364E" w:rsidP="00AC16A5">
      <w:pPr>
        <w:pStyle w:val="ListParagraph"/>
        <w:numPr>
          <w:ilvl w:val="0"/>
          <w:numId w:val="39"/>
        </w:numPr>
      </w:pPr>
      <w:r>
        <w:t>Mjerači vremena.</w:t>
      </w:r>
    </w:p>
    <w:p w14:paraId="398F5A25" w14:textId="5ECA72E8" w:rsidR="0072364E" w:rsidRDefault="0072364E" w:rsidP="0072364E">
      <w:pPr>
        <w:pStyle w:val="ListParagraph"/>
        <w:numPr>
          <w:ilvl w:val="0"/>
          <w:numId w:val="39"/>
        </w:numPr>
      </w:pPr>
      <w:r>
        <w:t>Glavni red za obrađivanje. Bilo kakav kod asociran sa ovim redom.</w:t>
      </w:r>
    </w:p>
    <w:p w14:paraId="17A71A68" w14:textId="239FF92B" w:rsidR="0072364E" w:rsidRDefault="0072364E" w:rsidP="0072364E">
      <w:r>
        <w:t xml:space="preserve">Osim navedenih ulaznih događaja, moguće je dodati slušatelje na instancu </w:t>
      </w:r>
      <w:r w:rsidRPr="00FC50AB">
        <w:rPr>
          <w:lang w:val="en-HR"/>
        </w:rPr>
        <w:t>„</w:t>
      </w:r>
      <w:proofErr w:type="spellStart"/>
      <w:r>
        <w:rPr>
          <w:i/>
          <w:iCs/>
        </w:rPr>
        <w:t>CFRunLoop</w:t>
      </w:r>
      <w:proofErr w:type="spellEnd"/>
      <w:r>
        <w:rPr>
          <w:i/>
          <w:iCs/>
        </w:rPr>
        <w:t>“</w:t>
      </w:r>
      <w:r>
        <w:t xml:space="preserve"> koji budu obaviješteni kada petlja dosegne određeni dio [1</w:t>
      </w:r>
      <w:r w:rsidR="00281074">
        <w:t>3</w:t>
      </w:r>
      <w:r>
        <w:t>].</w:t>
      </w:r>
      <w:r w:rsidR="00ED4D24">
        <w:t xml:space="preserve"> Animacije se vrte na glavnoj niti, ali ako glavna nit zablokira, moguće je da će animacije i dalje raditi. Razlog tome je što se animacije, iako vrte na glavnoj niti, ne vrte na istom procesu. Aplikacija pomoću biblioteke </w:t>
      </w:r>
      <w:r w:rsidR="00ED4D24" w:rsidRPr="00FC50AB">
        <w:rPr>
          <w:lang w:val="en-HR"/>
        </w:rPr>
        <w:t>„</w:t>
      </w:r>
      <w:r w:rsidR="00ED4D24">
        <w:rPr>
          <w:i/>
          <w:iCs/>
        </w:rPr>
        <w:t xml:space="preserve">Core </w:t>
      </w:r>
      <w:proofErr w:type="spellStart"/>
      <w:r w:rsidR="00ED4D24">
        <w:rPr>
          <w:i/>
          <w:iCs/>
        </w:rPr>
        <w:t>Animation</w:t>
      </w:r>
      <w:proofErr w:type="spellEnd"/>
      <w:r w:rsidR="00ED4D24">
        <w:rPr>
          <w:i/>
          <w:iCs/>
        </w:rPr>
        <w:t>“</w:t>
      </w:r>
      <w:r w:rsidR="00ED4D24">
        <w:t xml:space="preserve"> prikazuje svoje animacije na i prikaze na ekran, ali ih prikazuje na više različitih slojeva koji se nazivaju </w:t>
      </w:r>
      <w:r w:rsidR="00ED4D24" w:rsidRPr="00FC50AB">
        <w:rPr>
          <w:lang w:val="en-HR"/>
        </w:rPr>
        <w:t>„</w:t>
      </w:r>
      <w:proofErr w:type="spellStart"/>
      <w:r w:rsidR="00ED4D24">
        <w:rPr>
          <w:i/>
          <w:iCs/>
        </w:rPr>
        <w:t>CALayer</w:t>
      </w:r>
      <w:proofErr w:type="spellEnd"/>
      <w:r w:rsidR="00ED4D24">
        <w:rPr>
          <w:i/>
          <w:iCs/>
        </w:rPr>
        <w:t>“</w:t>
      </w:r>
      <w:r w:rsidR="00ED4D24">
        <w:t xml:space="preserve">. Pomoću kompozitora </w:t>
      </w:r>
      <w:r w:rsidR="000A4293">
        <w:t xml:space="preserve">aplikacija spaja više različitih slojeva te ih prikazuje na ekran, dok </w:t>
      </w:r>
      <w:r w:rsidR="000A4293" w:rsidRPr="00FC50AB">
        <w:rPr>
          <w:lang w:val="en-HR"/>
        </w:rPr>
        <w:t>„</w:t>
      </w:r>
      <w:r w:rsidR="000A4293">
        <w:rPr>
          <w:i/>
          <w:iCs/>
        </w:rPr>
        <w:t xml:space="preserve">Core </w:t>
      </w:r>
      <w:proofErr w:type="spellStart"/>
      <w:r w:rsidR="000A4293">
        <w:rPr>
          <w:i/>
          <w:iCs/>
        </w:rPr>
        <w:t>Animation</w:t>
      </w:r>
      <w:proofErr w:type="spellEnd"/>
      <w:r w:rsidR="000A4293">
        <w:rPr>
          <w:i/>
          <w:iCs/>
        </w:rPr>
        <w:t>“</w:t>
      </w:r>
      <w:r w:rsidR="000A4293">
        <w:t xml:space="preserve"> komunicira sa serverom za crtanje prikaza na ekran kako bi mu dao informaciju o tome što treba nacrtati i animirati.</w:t>
      </w:r>
    </w:p>
    <w:p w14:paraId="4B26A676" w14:textId="67203C54" w:rsidR="000A4293" w:rsidRDefault="000A4293" w:rsidP="003C1056">
      <w:pPr>
        <w:pStyle w:val="Heading4"/>
        <w:numPr>
          <w:ilvl w:val="3"/>
          <w:numId w:val="30"/>
        </w:numPr>
      </w:pPr>
      <w:bookmarkStart w:id="21" w:name="_Toc107480767"/>
      <w:r>
        <w:t>Obnavljanje stanja na ekranu</w:t>
      </w:r>
      <w:bookmarkEnd w:id="21"/>
    </w:p>
    <w:p w14:paraId="17294593" w14:textId="742076B7" w:rsidR="000A4293" w:rsidRPr="009C7820" w:rsidRDefault="000A4293" w:rsidP="000A4293">
      <w:r>
        <w:t xml:space="preserve">Kada se neko stanje unutar aplikacije promjeni, potrebno je reflektirati tu promjenu na ekranu tako što se </w:t>
      </w:r>
      <w:proofErr w:type="spellStart"/>
      <w:r>
        <w:t>mjenjaju</w:t>
      </w:r>
      <w:proofErr w:type="spellEnd"/>
      <w:r>
        <w:t xml:space="preserve"> pojedini dijelovi prikaza kao što su boja ili tekst. </w:t>
      </w:r>
      <w:r w:rsidR="00720B32">
        <w:t>Nakon napravljenih promjena na pojedinim slojevima, potrebno je komunicirati tu promjenu serveru za crtanje te prikazati ih. Aplikacija ne može znati kada su sve promjene gotove i spremne za crtanje na ekran. Za signaliziranje završetka promjena koristi se</w:t>
      </w:r>
      <w:r w:rsidR="009C7820">
        <w:t xml:space="preserve"> transakcija, instanca </w:t>
      </w:r>
      <w:r w:rsidR="009C7820" w:rsidRPr="00FC50AB">
        <w:rPr>
          <w:lang w:val="en-HR"/>
        </w:rPr>
        <w:t>„</w:t>
      </w:r>
      <w:proofErr w:type="spellStart"/>
      <w:r w:rsidR="009C7820">
        <w:rPr>
          <w:i/>
          <w:iCs/>
        </w:rPr>
        <w:t>CATransaction</w:t>
      </w:r>
      <w:proofErr w:type="spellEnd"/>
      <w:r w:rsidR="009C7820">
        <w:rPr>
          <w:i/>
          <w:iCs/>
        </w:rPr>
        <w:t>“</w:t>
      </w:r>
      <w:r w:rsidR="009C7820">
        <w:t xml:space="preserve">. Transakcija se mora pokrenuti kada se promjene dese i završiti kada su </w:t>
      </w:r>
      <w:r w:rsidR="0007456A">
        <w:t>promjene</w:t>
      </w:r>
      <w:r w:rsidR="009C7820">
        <w:t xml:space="preserve"> gotove. Pomoću ovog mehanizma aplikacija zna da su sve promjene gotove za trenutni sloj te se pomoću servera za crtanje prikazuju na ekran</w:t>
      </w:r>
      <w:r w:rsidR="0007456A">
        <w:t xml:space="preserve"> [14]</w:t>
      </w:r>
      <w:r w:rsidR="009C7820">
        <w:t xml:space="preserve">. Transakcije se mogu manualno stvoriti i završiti te su osnova unutar svake Apple, pa tako i </w:t>
      </w:r>
      <w:proofErr w:type="spellStart"/>
      <w:r w:rsidR="009C7820">
        <w:t>SwiftUI</w:t>
      </w:r>
      <w:proofErr w:type="spellEnd"/>
      <w:r w:rsidR="009C7820">
        <w:t xml:space="preserve"> aplikacije. Tokom izrade aplikacija, programer ne komunicira direktno sa transakcijama, iako to može učiniti uz pomoć </w:t>
      </w:r>
      <w:r w:rsidR="009C7820" w:rsidRPr="00FC50AB">
        <w:rPr>
          <w:lang w:val="en-HR"/>
        </w:rPr>
        <w:t>„</w:t>
      </w:r>
      <w:r w:rsidR="009C7820">
        <w:rPr>
          <w:i/>
          <w:iCs/>
        </w:rPr>
        <w:t xml:space="preserve">Core </w:t>
      </w:r>
      <w:proofErr w:type="spellStart"/>
      <w:r w:rsidR="009C7820">
        <w:rPr>
          <w:i/>
          <w:iCs/>
        </w:rPr>
        <w:t>Animation</w:t>
      </w:r>
      <w:proofErr w:type="spellEnd"/>
      <w:r w:rsidR="009C7820">
        <w:rPr>
          <w:i/>
          <w:iCs/>
        </w:rPr>
        <w:t>“</w:t>
      </w:r>
      <w:r w:rsidR="009C7820">
        <w:t xml:space="preserve"> biblioteke, već se transakcija automatski pokrene dolaskom promjena i završi na kraju jednog obilaska petlje događaja.</w:t>
      </w:r>
    </w:p>
    <w:p w14:paraId="64CBD379" w14:textId="7A7CA378" w:rsidR="00D63018" w:rsidRDefault="00D63018" w:rsidP="001F401D"/>
    <w:p w14:paraId="1A981C9F" w14:textId="4F034775" w:rsidR="00D63018" w:rsidRDefault="00D63018" w:rsidP="001F401D"/>
    <w:p w14:paraId="4BD9264D" w14:textId="465A6B42" w:rsidR="00D63018" w:rsidRDefault="00D63018" w:rsidP="001F401D"/>
    <w:p w14:paraId="15D1A6DC" w14:textId="4D24F7E7" w:rsidR="00D63018" w:rsidRDefault="00345D4B" w:rsidP="00345D4B">
      <w:pPr>
        <w:jc w:val="center"/>
      </w:pPr>
      <w:r>
        <w:rPr>
          <w:noProof/>
        </w:rPr>
        <w:lastRenderedPageBreak/>
        <w:drawing>
          <wp:inline distT="0" distB="0" distL="0" distR="0" wp14:anchorId="23B816EA" wp14:editId="4456B32F">
            <wp:extent cx="5546339" cy="3481137"/>
            <wp:effectExtent l="0" t="0" r="3810" b="0"/>
            <wp:docPr id="8" name="Picture 8"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chat or text messag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67519" cy="3494431"/>
                    </a:xfrm>
                    <a:prstGeom prst="rect">
                      <a:avLst/>
                    </a:prstGeom>
                  </pic:spPr>
                </pic:pic>
              </a:graphicData>
            </a:graphic>
          </wp:inline>
        </w:drawing>
      </w:r>
    </w:p>
    <w:p w14:paraId="29A64AF6" w14:textId="10A6A0C5" w:rsidR="00345D4B" w:rsidRDefault="00345D4B" w:rsidP="00345D4B">
      <w:pPr>
        <w:jc w:val="center"/>
        <w:rPr>
          <w:sz w:val="20"/>
          <w:szCs w:val="20"/>
        </w:rPr>
      </w:pPr>
      <w:r w:rsidRPr="007665F0">
        <w:rPr>
          <w:sz w:val="20"/>
          <w:szCs w:val="20"/>
        </w:rPr>
        <w:t xml:space="preserve">Sl. 2.6. </w:t>
      </w:r>
      <w:proofErr w:type="spellStart"/>
      <w:r>
        <w:rPr>
          <w:sz w:val="20"/>
          <w:szCs w:val="20"/>
        </w:rPr>
        <w:t>SwiftUI</w:t>
      </w:r>
      <w:proofErr w:type="spellEnd"/>
      <w:r>
        <w:rPr>
          <w:sz w:val="20"/>
          <w:szCs w:val="20"/>
        </w:rPr>
        <w:t xml:space="preserve"> </w:t>
      </w:r>
      <w:proofErr w:type="spellStart"/>
      <w:r>
        <w:rPr>
          <w:sz w:val="20"/>
          <w:szCs w:val="20"/>
        </w:rPr>
        <w:t>render</w:t>
      </w:r>
      <w:proofErr w:type="spellEnd"/>
      <w:r>
        <w:rPr>
          <w:sz w:val="20"/>
          <w:szCs w:val="20"/>
        </w:rPr>
        <w:t xml:space="preserve"> </w:t>
      </w:r>
      <w:proofErr w:type="spellStart"/>
      <w:r>
        <w:rPr>
          <w:sz w:val="20"/>
          <w:szCs w:val="20"/>
        </w:rPr>
        <w:t>loop</w:t>
      </w:r>
      <w:proofErr w:type="spellEnd"/>
      <w:r>
        <w:rPr>
          <w:sz w:val="20"/>
          <w:szCs w:val="20"/>
        </w:rPr>
        <w:t xml:space="preserve">, izvor: </w:t>
      </w:r>
      <w:r w:rsidRPr="00345D4B">
        <w:rPr>
          <w:sz w:val="20"/>
          <w:szCs w:val="20"/>
        </w:rPr>
        <w:t>https://rensbr.eu/blog/swiftui-render-loop/#:~:text=Just%20like%20UIKit%20%2C%20SwiftUI%20is,render%20loop%20of%20an%20application.</w:t>
      </w:r>
    </w:p>
    <w:p w14:paraId="1E472CFD" w14:textId="637264BB" w:rsidR="00345D4B" w:rsidRDefault="00345D4B" w:rsidP="00345D4B">
      <w:pPr>
        <w:jc w:val="center"/>
      </w:pPr>
    </w:p>
    <w:p w14:paraId="0E26BD5B" w14:textId="77777777" w:rsidR="00D63018" w:rsidRPr="00D63018" w:rsidRDefault="00D63018" w:rsidP="00D63018"/>
    <w:p w14:paraId="7E641641" w14:textId="2982B8D7" w:rsidR="00743BBA" w:rsidRDefault="00FC2E42" w:rsidP="006E4716">
      <w:pPr>
        <w:pStyle w:val="Heading2"/>
      </w:pPr>
      <w:bookmarkStart w:id="22" w:name="_Toc107480768"/>
      <w:r>
        <w:t>Specifikacija arhitekture aplikacije</w:t>
      </w:r>
      <w:bookmarkEnd w:id="22"/>
    </w:p>
    <w:p w14:paraId="16F9C95B" w14:textId="77777777" w:rsidR="007A6A96" w:rsidRPr="007A6A96" w:rsidRDefault="007A6A96" w:rsidP="007A6A96"/>
    <w:p w14:paraId="5764742D" w14:textId="59465228" w:rsidR="00512ADA" w:rsidRDefault="006E4716" w:rsidP="00743BBA">
      <w:pPr>
        <w:pStyle w:val="Heading2"/>
      </w:pPr>
      <w:bookmarkStart w:id="23" w:name="_Toc107480769"/>
      <w:r>
        <w:t>Testiranje</w:t>
      </w:r>
      <w:r w:rsidR="007A6A96">
        <w:t xml:space="preserve"> u </w:t>
      </w:r>
      <w:proofErr w:type="spellStart"/>
      <w:r w:rsidR="007A6A96">
        <w:t>višeplatformskom</w:t>
      </w:r>
      <w:proofErr w:type="spellEnd"/>
      <w:r w:rsidR="007A6A96">
        <w:t xml:space="preserve"> razvoju mobilnih aplikacija</w:t>
      </w:r>
      <w:bookmarkEnd w:id="23"/>
    </w:p>
    <w:p w14:paraId="12EE123C" w14:textId="79CAA42A" w:rsidR="00512ADA" w:rsidRDefault="00512ADA" w:rsidP="00743BBA"/>
    <w:p w14:paraId="6E08E514" w14:textId="664919FD" w:rsidR="007A6A96" w:rsidRDefault="007A6A96" w:rsidP="00743BBA"/>
    <w:p w14:paraId="1D76E424" w14:textId="07AE52D9" w:rsidR="007A6A96" w:rsidRDefault="007A6A96" w:rsidP="00743BBA"/>
    <w:p w14:paraId="45ACF771" w14:textId="193F91BF" w:rsidR="007A6A96" w:rsidRDefault="007A6A96" w:rsidP="00743BBA"/>
    <w:p w14:paraId="36C6FDB1" w14:textId="0AFF36B6" w:rsidR="007A6A96" w:rsidRDefault="007A6A96" w:rsidP="00743BBA"/>
    <w:p w14:paraId="7BE29B90" w14:textId="3F76CD09" w:rsidR="007A6A96" w:rsidRDefault="007A6A96" w:rsidP="00743BBA"/>
    <w:p w14:paraId="4BA4B77F" w14:textId="75107CC3" w:rsidR="007A6A96" w:rsidRDefault="007A6A96" w:rsidP="00743BBA"/>
    <w:p w14:paraId="67134367" w14:textId="77777777" w:rsidR="007A6A96" w:rsidRPr="00743BBA" w:rsidRDefault="007A6A96" w:rsidP="00743BBA"/>
    <w:p w14:paraId="799DB522" w14:textId="2764A475" w:rsidR="006E4716" w:rsidRDefault="007A6A96" w:rsidP="006E4716">
      <w:pPr>
        <w:pStyle w:val="Heading1"/>
      </w:pPr>
      <w:bookmarkStart w:id="24" w:name="_Toc107480770"/>
      <w:r>
        <w:lastRenderedPageBreak/>
        <w:t>PROGRAMSKO RIJEŠENJE</w:t>
      </w:r>
      <w:r w:rsidR="006E4716">
        <w:t xml:space="preserve"> NATIVNE I VIŠEPLATFORMSKE APLIKACIJE</w:t>
      </w:r>
      <w:bookmarkEnd w:id="24"/>
    </w:p>
    <w:p w14:paraId="31AF7055" w14:textId="5B05F72A" w:rsidR="006E4716" w:rsidRDefault="006E4716" w:rsidP="006E4716">
      <w:pPr>
        <w:pStyle w:val="Heading2"/>
      </w:pPr>
      <w:bookmarkStart w:id="25" w:name="_Toc107480771"/>
      <w:r>
        <w:t xml:space="preserve">Implementacija u </w:t>
      </w:r>
      <w:proofErr w:type="spellStart"/>
      <w:r>
        <w:t>Flutteru</w:t>
      </w:r>
      <w:bookmarkEnd w:id="25"/>
      <w:proofErr w:type="spellEnd"/>
    </w:p>
    <w:p w14:paraId="0EE7FE39" w14:textId="77777777" w:rsidR="007A6A96" w:rsidRPr="007A6A96" w:rsidRDefault="007A6A96" w:rsidP="007A6A96"/>
    <w:p w14:paraId="3974F2F4" w14:textId="6D5B309D" w:rsidR="006E4716" w:rsidRPr="006E4716" w:rsidRDefault="006E4716" w:rsidP="006E4716">
      <w:pPr>
        <w:pStyle w:val="Heading2"/>
      </w:pPr>
      <w:bookmarkStart w:id="26" w:name="_Toc107480772"/>
      <w:r>
        <w:t xml:space="preserve">Implementacija u </w:t>
      </w:r>
      <w:proofErr w:type="spellStart"/>
      <w:r>
        <w:t>SwiftUI</w:t>
      </w:r>
      <w:bookmarkEnd w:id="26"/>
      <w:proofErr w:type="spellEnd"/>
    </w:p>
    <w:p w14:paraId="4AB7391B" w14:textId="1F0D11CC" w:rsidR="0084226B" w:rsidRDefault="0084226B" w:rsidP="006E4716">
      <w:pPr>
        <w:pStyle w:val="Heading2"/>
        <w:numPr>
          <w:ilvl w:val="0"/>
          <w:numId w:val="0"/>
        </w:numPr>
      </w:pPr>
    </w:p>
    <w:p w14:paraId="53706EFD" w14:textId="1B5EBC60" w:rsidR="007A6A96" w:rsidRDefault="007A6A96" w:rsidP="007A6A96"/>
    <w:p w14:paraId="1C6D67E6" w14:textId="1563A65E" w:rsidR="007A6A96" w:rsidRDefault="007A6A96" w:rsidP="007A6A96"/>
    <w:p w14:paraId="2AF211A2" w14:textId="4063A181" w:rsidR="007A6A96" w:rsidRDefault="007A6A96" w:rsidP="007A6A96"/>
    <w:p w14:paraId="4937AACE" w14:textId="103073C3" w:rsidR="007A6A96" w:rsidRDefault="007A6A96" w:rsidP="007A6A96"/>
    <w:p w14:paraId="2DD5B018" w14:textId="39628B9D" w:rsidR="007A6A96" w:rsidRDefault="007A6A96" w:rsidP="007A6A96"/>
    <w:p w14:paraId="1492DDC7" w14:textId="2539D54D" w:rsidR="007A6A96" w:rsidRDefault="007A6A96" w:rsidP="007A6A96"/>
    <w:p w14:paraId="36B8A63E" w14:textId="775BC0EE" w:rsidR="007A6A96" w:rsidRDefault="007A6A96" w:rsidP="007A6A96"/>
    <w:p w14:paraId="16056DF7" w14:textId="611F53BB" w:rsidR="007A6A96" w:rsidRDefault="007A6A96" w:rsidP="007A6A96"/>
    <w:p w14:paraId="09DC1E01" w14:textId="485F2C53" w:rsidR="007A6A96" w:rsidRDefault="007A6A96" w:rsidP="007A6A96"/>
    <w:p w14:paraId="06344CE3" w14:textId="13A7DC38" w:rsidR="007A6A96" w:rsidRDefault="007A6A96" w:rsidP="007A6A96"/>
    <w:p w14:paraId="29B80B04" w14:textId="2475722B" w:rsidR="007A6A96" w:rsidRDefault="007A6A96" w:rsidP="007A6A96"/>
    <w:p w14:paraId="48A9AE91" w14:textId="40172440" w:rsidR="007A6A96" w:rsidRDefault="007A6A96" w:rsidP="007A6A96"/>
    <w:p w14:paraId="52D68816" w14:textId="48C5202B" w:rsidR="007A6A96" w:rsidRDefault="007A6A96" w:rsidP="007A6A96"/>
    <w:p w14:paraId="4D6FE34B" w14:textId="77777777" w:rsidR="007A6A96" w:rsidRDefault="007A6A96" w:rsidP="007A6A96"/>
    <w:p w14:paraId="7084DE3B" w14:textId="77777777" w:rsidR="007A6A96" w:rsidRPr="007A6A96" w:rsidRDefault="007A6A96" w:rsidP="007A6A96"/>
    <w:p w14:paraId="518F19B1" w14:textId="5D0A38EF" w:rsidR="0084226B" w:rsidRDefault="007A6A96" w:rsidP="0084226B">
      <w:pPr>
        <w:pStyle w:val="Heading1"/>
      </w:pPr>
      <w:bookmarkStart w:id="27" w:name="_Toc107480773"/>
      <w:r>
        <w:lastRenderedPageBreak/>
        <w:t xml:space="preserve">TESTIRANJE I </w:t>
      </w:r>
      <w:r w:rsidR="006E4716">
        <w:t>ANALIZA</w:t>
      </w:r>
      <w:r>
        <w:t xml:space="preserve"> PROGRAMSKOG</w:t>
      </w:r>
      <w:r w:rsidR="0084226B">
        <w:t xml:space="preserve"> RIJEŠENJA</w:t>
      </w:r>
      <w:bookmarkEnd w:id="27"/>
    </w:p>
    <w:p w14:paraId="3661393F" w14:textId="797AB6E9" w:rsidR="006E4716" w:rsidRDefault="007A6A96" w:rsidP="006E4716">
      <w:pPr>
        <w:pStyle w:val="Heading2"/>
      </w:pPr>
      <w:bookmarkStart w:id="28" w:name="_Toc107480774"/>
      <w:r>
        <w:t>Testiranje aplikacije</w:t>
      </w:r>
      <w:bookmarkEnd w:id="28"/>
    </w:p>
    <w:p w14:paraId="73C8132F" w14:textId="79AC4BD3" w:rsidR="007A6A96" w:rsidRDefault="007A6A96" w:rsidP="007A6A96">
      <w:pPr>
        <w:pStyle w:val="Heading3"/>
      </w:pPr>
      <w:bookmarkStart w:id="29" w:name="_Toc107480775"/>
      <w:proofErr w:type="spellStart"/>
      <w:r>
        <w:t>Nativna</w:t>
      </w:r>
      <w:proofErr w:type="spellEnd"/>
      <w:r>
        <w:t xml:space="preserve"> aplikacija</w:t>
      </w:r>
      <w:bookmarkEnd w:id="29"/>
    </w:p>
    <w:p w14:paraId="61E5D264" w14:textId="77777777" w:rsidR="007A6A96" w:rsidRPr="007A6A96" w:rsidRDefault="007A6A96" w:rsidP="007A6A96"/>
    <w:p w14:paraId="3F923E2F" w14:textId="586F8DA2" w:rsidR="007A6A96" w:rsidRDefault="007A6A96" w:rsidP="007A6A96">
      <w:pPr>
        <w:pStyle w:val="Heading3"/>
      </w:pPr>
      <w:bookmarkStart w:id="30" w:name="_Toc107480776"/>
      <w:proofErr w:type="spellStart"/>
      <w:r>
        <w:t>Višeplatformska</w:t>
      </w:r>
      <w:proofErr w:type="spellEnd"/>
      <w:r>
        <w:t xml:space="preserve"> aplikacija</w:t>
      </w:r>
      <w:bookmarkEnd w:id="30"/>
    </w:p>
    <w:p w14:paraId="4A997471" w14:textId="77777777" w:rsidR="007A6A96" w:rsidRPr="007A6A96" w:rsidRDefault="007A6A96" w:rsidP="007A6A96"/>
    <w:p w14:paraId="39A6F693" w14:textId="3F7FDDE1" w:rsidR="006E4716" w:rsidRDefault="006E4716" w:rsidP="006E4716">
      <w:pPr>
        <w:pStyle w:val="Heading2"/>
      </w:pPr>
      <w:bookmarkStart w:id="31" w:name="_Toc107480777"/>
      <w:r>
        <w:t xml:space="preserve">Analiza </w:t>
      </w:r>
      <w:r w:rsidR="007A6A96">
        <w:t>rezultata</w:t>
      </w:r>
      <w:bookmarkEnd w:id="31"/>
    </w:p>
    <w:p w14:paraId="276FD542" w14:textId="77777777" w:rsidR="007A6A96" w:rsidRPr="007A6A96" w:rsidRDefault="007A6A96" w:rsidP="007A6A96"/>
    <w:p w14:paraId="66EFF774" w14:textId="08551AA0" w:rsidR="007A6A96" w:rsidRDefault="007A6A96" w:rsidP="007A6A96">
      <w:pPr>
        <w:pStyle w:val="Heading2"/>
      </w:pPr>
      <w:bookmarkStart w:id="32" w:name="_Toc107480778"/>
      <w:r>
        <w:t>Analiza implementacije i korisničkog iskustva</w:t>
      </w:r>
      <w:bookmarkEnd w:id="32"/>
    </w:p>
    <w:p w14:paraId="43EB10D7" w14:textId="2BF1E219" w:rsidR="007A6A96" w:rsidRDefault="007A6A96" w:rsidP="007A6A96"/>
    <w:p w14:paraId="797B9253" w14:textId="14A971AA" w:rsidR="007A6A96" w:rsidRDefault="007A6A96" w:rsidP="007A6A96"/>
    <w:p w14:paraId="437A55CF" w14:textId="473AB1E0" w:rsidR="007A6A96" w:rsidRDefault="007A6A96" w:rsidP="007A6A96"/>
    <w:p w14:paraId="31C6C9C0" w14:textId="32368964" w:rsidR="007A6A96" w:rsidRDefault="007A6A96" w:rsidP="007A6A96"/>
    <w:p w14:paraId="71419578" w14:textId="7C101C1E" w:rsidR="007A6A96" w:rsidRDefault="007A6A96" w:rsidP="007A6A96"/>
    <w:p w14:paraId="1113B119" w14:textId="3B7DCBD9" w:rsidR="007A6A96" w:rsidRDefault="007A6A96" w:rsidP="007A6A96"/>
    <w:p w14:paraId="64020D69" w14:textId="3DC95D38" w:rsidR="007A6A96" w:rsidRDefault="007A6A96" w:rsidP="007A6A96"/>
    <w:p w14:paraId="710A12A5" w14:textId="2A7A33F6" w:rsidR="007A6A96" w:rsidRDefault="007A6A96" w:rsidP="007A6A96"/>
    <w:p w14:paraId="2D282D20" w14:textId="7957E669" w:rsidR="007A6A96" w:rsidRDefault="007A6A96" w:rsidP="007A6A96"/>
    <w:p w14:paraId="3C2F366B" w14:textId="7A476C7A" w:rsidR="007A6A96" w:rsidRDefault="007A6A96" w:rsidP="007A6A96"/>
    <w:p w14:paraId="21197AB6" w14:textId="69854B4A" w:rsidR="007A6A96" w:rsidRDefault="007A6A96" w:rsidP="007A6A96"/>
    <w:p w14:paraId="39A65869" w14:textId="77777777" w:rsidR="007A6A96" w:rsidRPr="007A6A96" w:rsidRDefault="007A6A96" w:rsidP="007A6A96"/>
    <w:p w14:paraId="48A9423F" w14:textId="205F3BF6" w:rsidR="007A6A96" w:rsidRDefault="007A6A96" w:rsidP="007A6A96"/>
    <w:p w14:paraId="008C1461" w14:textId="77777777" w:rsidR="007A6A96" w:rsidRPr="007A6A96" w:rsidRDefault="007A6A96" w:rsidP="007A6A96"/>
    <w:p w14:paraId="47AD08D1" w14:textId="07EF5AA0" w:rsidR="0084226B" w:rsidRPr="0084226B" w:rsidRDefault="0084226B" w:rsidP="0084226B">
      <w:pPr>
        <w:pStyle w:val="Heading1"/>
      </w:pPr>
      <w:bookmarkStart w:id="33" w:name="_Toc107480779"/>
      <w:r>
        <w:lastRenderedPageBreak/>
        <w:t>ZAKLJUČAK</w:t>
      </w:r>
      <w:bookmarkEnd w:id="33"/>
    </w:p>
    <w:p w14:paraId="436EFD82" w14:textId="3D9A77A8" w:rsidR="0017790D" w:rsidRDefault="0017790D" w:rsidP="0017790D"/>
    <w:p w14:paraId="69ED34C1" w14:textId="4C0DD051" w:rsidR="007A6A96" w:rsidRDefault="007A6A96" w:rsidP="0017790D"/>
    <w:p w14:paraId="48FD8519" w14:textId="110BF7D4" w:rsidR="007A6A96" w:rsidRDefault="007A6A96" w:rsidP="0017790D"/>
    <w:p w14:paraId="132F4BFF" w14:textId="25A81F5E" w:rsidR="007A6A96" w:rsidRDefault="007A6A96" w:rsidP="0017790D"/>
    <w:p w14:paraId="3DC8244D" w14:textId="4F057ACC" w:rsidR="007A6A96" w:rsidRDefault="007A6A96" w:rsidP="0017790D"/>
    <w:p w14:paraId="2044D5ED" w14:textId="3E980A3B" w:rsidR="007A6A96" w:rsidRDefault="007A6A96" w:rsidP="0017790D"/>
    <w:p w14:paraId="69CD5D29" w14:textId="6E49E6BB" w:rsidR="007A6A96" w:rsidRDefault="007A6A96" w:rsidP="0017790D"/>
    <w:p w14:paraId="2425818E" w14:textId="5FD62FE3" w:rsidR="007A6A96" w:rsidRDefault="007A6A96" w:rsidP="0017790D"/>
    <w:p w14:paraId="36F800F7" w14:textId="5A215C80" w:rsidR="007A6A96" w:rsidRDefault="007A6A96" w:rsidP="0017790D"/>
    <w:p w14:paraId="4CE6857F" w14:textId="4C8A37BC" w:rsidR="007A6A96" w:rsidRDefault="007A6A96" w:rsidP="0017790D"/>
    <w:p w14:paraId="6D88F24C" w14:textId="09909124" w:rsidR="007A6A96" w:rsidRDefault="007A6A96" w:rsidP="0017790D"/>
    <w:p w14:paraId="0A1CBE37" w14:textId="3BE75381" w:rsidR="007A6A96" w:rsidRDefault="007A6A96" w:rsidP="0017790D"/>
    <w:p w14:paraId="347B479E" w14:textId="5EDBA212" w:rsidR="007A6A96" w:rsidRDefault="007A6A96" w:rsidP="0017790D"/>
    <w:p w14:paraId="2AE56927" w14:textId="4C9E9AFF" w:rsidR="007A6A96" w:rsidRDefault="007A6A96" w:rsidP="0017790D"/>
    <w:p w14:paraId="7BAD0B8A" w14:textId="3C206064" w:rsidR="007A6A96" w:rsidRDefault="007A6A96" w:rsidP="0017790D"/>
    <w:p w14:paraId="411E9FD7" w14:textId="6CB40603" w:rsidR="007A6A96" w:rsidRDefault="007A6A96" w:rsidP="0017790D"/>
    <w:p w14:paraId="5157A0D8" w14:textId="323382BD" w:rsidR="007A6A96" w:rsidRDefault="007A6A96" w:rsidP="0017790D"/>
    <w:p w14:paraId="7D2B6DEA" w14:textId="7220200B" w:rsidR="007A6A96" w:rsidRDefault="007A6A96" w:rsidP="0017790D"/>
    <w:p w14:paraId="557A309E" w14:textId="00DDA218" w:rsidR="007A6A96" w:rsidRDefault="007A6A96" w:rsidP="0017790D"/>
    <w:p w14:paraId="51A02944" w14:textId="684BAF1A" w:rsidR="007A6A96" w:rsidRDefault="007A6A96" w:rsidP="0017790D"/>
    <w:p w14:paraId="3A8962EB" w14:textId="5D7D6C0A" w:rsidR="007A6A96" w:rsidRDefault="007A6A96" w:rsidP="0017790D"/>
    <w:p w14:paraId="2FA69F37" w14:textId="77777777" w:rsidR="007A6A96" w:rsidRPr="0017790D" w:rsidRDefault="007A6A96" w:rsidP="0017790D"/>
    <w:p w14:paraId="3D687C35" w14:textId="0B711E10" w:rsidR="00B6621C" w:rsidRPr="00713F30" w:rsidRDefault="00431A85" w:rsidP="00373C3B">
      <w:pPr>
        <w:pStyle w:val="Heading1"/>
        <w:numPr>
          <w:ilvl w:val="0"/>
          <w:numId w:val="0"/>
        </w:numPr>
        <w:ind w:left="357" w:hanging="357"/>
      </w:pPr>
      <w:bookmarkStart w:id="34" w:name="_Toc107480780"/>
      <w:r w:rsidRPr="00713F30">
        <w:lastRenderedPageBreak/>
        <w:t>LITERATURA</w:t>
      </w:r>
      <w:bookmarkEnd w:id="34"/>
    </w:p>
    <w:p w14:paraId="5AFA38C2" w14:textId="3AA6D2B2" w:rsidR="003D040B" w:rsidRPr="003D040B" w:rsidRDefault="00713F30" w:rsidP="003D040B">
      <w:pPr>
        <w:pStyle w:val="Bibliography"/>
      </w:pPr>
      <w:r>
        <w:fldChar w:fldCharType="begin"/>
      </w:r>
      <w:r>
        <w:instrText xml:space="preserve"> ADDIN ZOTERO_BIBL {"uncited":[],"omitted":[],"custom":[]} CSL_BIBLIOGRAPHY </w:instrText>
      </w:r>
      <w:r>
        <w:fldChar w:fldCharType="separate"/>
      </w:r>
      <w:r w:rsidRPr="00713F30">
        <w:t>[1]</w:t>
      </w:r>
      <w:r w:rsidRPr="00713F30">
        <w:tab/>
      </w:r>
      <w:r w:rsidR="00FC50AB">
        <w:t xml:space="preserve">Flutter, </w:t>
      </w:r>
      <w:r w:rsidR="00FC50AB" w:rsidRPr="00FC50AB">
        <w:t>https://flutter.dev/</w:t>
      </w:r>
    </w:p>
    <w:p w14:paraId="2779F775" w14:textId="328EBE75" w:rsidR="00FC50AB" w:rsidRDefault="00FC50AB" w:rsidP="00FC50AB">
      <w:r>
        <w:t xml:space="preserve">[2] Dart, </w:t>
      </w:r>
      <w:r w:rsidRPr="00FC50AB">
        <w:t>https://dart.dev/overview#platform</w:t>
      </w:r>
    </w:p>
    <w:p w14:paraId="292D61C0" w14:textId="48C2DB45" w:rsidR="00FC50AB" w:rsidRDefault="00FC50AB" w:rsidP="00FC50AB">
      <w:r>
        <w:t xml:space="preserve">[3] Flutter docs, arhitectular overview, </w:t>
      </w:r>
      <w:r w:rsidRPr="00FC50AB">
        <w:t>https://docs.flutter.dev/resources/architectural-overview</w:t>
      </w:r>
    </w:p>
    <w:p w14:paraId="17598919" w14:textId="60ED4AE3" w:rsidR="00FC50AB" w:rsidRDefault="00FC50AB" w:rsidP="00FC50AB">
      <w:r>
        <w:t xml:space="preserve">[4] Geeks for geeks, </w:t>
      </w:r>
      <w:r w:rsidRPr="00FC50AB">
        <w:t>https://www.geeksforgeeks.org/what-is-widgets-in-flutter/</w:t>
      </w:r>
    </w:p>
    <w:p w14:paraId="764A2733" w14:textId="5076724C" w:rsidR="007A6672" w:rsidRDefault="00EE5C6A" w:rsidP="00AB2D23">
      <w:r>
        <w:t xml:space="preserve">[5] Flutter docs, inside Flutter, </w:t>
      </w:r>
      <w:r w:rsidRPr="00EE5C6A">
        <w:t>https://docs.flutter.dev/resources/inside-flutter</w:t>
      </w:r>
    </w:p>
    <w:p w14:paraId="3718AC4E" w14:textId="5EC4754D" w:rsidR="007A6672" w:rsidRDefault="007A6672" w:rsidP="00AB2D23">
      <w:r>
        <w:t xml:space="preserve">[6] Introducing SwiftUI, </w:t>
      </w:r>
      <w:r w:rsidRPr="007A6672">
        <w:t>https://developer.apple.com/tutorials/swiftui</w:t>
      </w:r>
    </w:p>
    <w:p w14:paraId="31D4F1B3" w14:textId="0168E962" w:rsidR="0019138A" w:rsidRDefault="0019138A" w:rsidP="00AB2D23">
      <w:r>
        <w:t xml:space="preserve">[7] About Swift, </w:t>
      </w:r>
      <w:r w:rsidRPr="00C37457">
        <w:t>https://www.swift.org/about/</w:t>
      </w:r>
    </w:p>
    <w:p w14:paraId="2AB441D1" w14:textId="7F7BD540" w:rsidR="00AB2D23" w:rsidRDefault="00AB2D23" w:rsidP="00AB2D23">
      <w:r>
        <w:t>[</w:t>
      </w:r>
      <w:r w:rsidR="0019138A">
        <w:t>8</w:t>
      </w:r>
      <w:r>
        <w:t xml:space="preserve">] What is SwiftUI, </w:t>
      </w:r>
      <w:r w:rsidRPr="00AB2D23">
        <w:t>https://cocoacasts.com/swiftui-fundamentals-what-is-swiftui#:~:text=SwiftUI%20is%20Apple's%20brand%20new,is%20a%20cross%2Dplatform%20framework.</w:t>
      </w:r>
    </w:p>
    <w:p w14:paraId="2CFAF4D1" w14:textId="0DE70903" w:rsidR="00FC50AB" w:rsidRDefault="001472CA" w:rsidP="00FC50AB">
      <w:r>
        <w:t xml:space="preserve">[9] App Structure and Behavior, </w:t>
      </w:r>
      <w:r w:rsidRPr="001472CA">
        <w:t>https://developer.apple.com/documentation/swiftui/app-structure-and-behavior</w:t>
      </w:r>
    </w:p>
    <w:p w14:paraId="73516E56" w14:textId="5826B72A" w:rsidR="0084436D" w:rsidRDefault="0084436D" w:rsidP="00FC50AB">
      <w:r>
        <w:t xml:space="preserve">[10] SwiftUI View, </w:t>
      </w:r>
      <w:r w:rsidRPr="0084436D">
        <w:t>https://developer.apple.com/documentation/swiftui/view/</w:t>
      </w:r>
    </w:p>
    <w:p w14:paraId="604DA198" w14:textId="1FDB5A3D" w:rsidR="0072364E" w:rsidRDefault="0072364E" w:rsidP="00FC50AB">
      <w:r>
        <w:t xml:space="preserve">[11] </w:t>
      </w:r>
      <w:r w:rsidR="00281074">
        <w:t xml:space="preserve">Apple documentation, Run Loop, </w:t>
      </w:r>
      <w:r w:rsidR="00281074" w:rsidRPr="00281074">
        <w:t>https://developer.apple.com/documentation/foundation/runloop</w:t>
      </w:r>
    </w:p>
    <w:p w14:paraId="73159870" w14:textId="086CEA44" w:rsidR="00772155" w:rsidRDefault="00772155" w:rsidP="00FC50AB">
      <w:r>
        <w:t>[1</w:t>
      </w:r>
      <w:r w:rsidR="0072364E">
        <w:t>2</w:t>
      </w:r>
      <w:r>
        <w:t xml:space="preserve">] The SwiftUI render loop, </w:t>
      </w:r>
      <w:r w:rsidRPr="00772155">
        <w:t>https://rensbr.eu/blog/swiftui-render-loop/#:~:text=Just%20like%20UIKit%20%2C%20SwiftUI%20is,render%20loop%20of%20an%20application.</w:t>
      </w:r>
    </w:p>
    <w:p w14:paraId="5FCCD78F" w14:textId="3C99999B" w:rsidR="001472CA" w:rsidRDefault="00746FBA" w:rsidP="00FC50AB">
      <w:r>
        <w:t>[1</w:t>
      </w:r>
      <w:r w:rsidR="0072364E">
        <w:t>3</w:t>
      </w:r>
      <w:r>
        <w:t xml:space="preserve">]. Run Loops, </w:t>
      </w:r>
      <w:r w:rsidRPr="00746FBA">
        <w:t>https://developer.apple.com/library/archive/documentation/Cocoa/Conceptual/Multithreading/RunLoopManagement/RunLoopManagement.html</w:t>
      </w:r>
    </w:p>
    <w:p w14:paraId="6BA69F1B" w14:textId="03E05BE1" w:rsidR="0007456A" w:rsidRPr="00FC50AB" w:rsidRDefault="0007456A" w:rsidP="00FC50AB">
      <w:r>
        <w:t xml:space="preserve">[14] Animations in SwiftUI: Get to Know Transactions, </w:t>
      </w:r>
      <w:r w:rsidRPr="0007456A">
        <w:t>https://betterprogramming.pub/animation-in-swiftui-get-to-know-transactions-7cd57cfb299f</w:t>
      </w:r>
    </w:p>
    <w:p w14:paraId="007B97B9" w14:textId="1BF64CA8" w:rsidR="00DD2641" w:rsidRDefault="00713F30" w:rsidP="00AF338D">
      <w:r>
        <w:fldChar w:fldCharType="end"/>
      </w:r>
    </w:p>
    <w:p w14:paraId="52E78739" w14:textId="2E3CE446" w:rsidR="00DD2641" w:rsidRDefault="00DD2641">
      <w:pPr>
        <w:spacing w:line="259" w:lineRule="auto"/>
        <w:jc w:val="left"/>
      </w:pPr>
    </w:p>
    <w:p w14:paraId="710E263F" w14:textId="46DE3067" w:rsidR="0084226B" w:rsidRDefault="0084226B">
      <w:pPr>
        <w:spacing w:line="259" w:lineRule="auto"/>
        <w:jc w:val="left"/>
      </w:pPr>
    </w:p>
    <w:p w14:paraId="09711D0B" w14:textId="77777777" w:rsidR="0084226B" w:rsidRDefault="0084226B" w:rsidP="007A6A96">
      <w:pPr>
        <w:pStyle w:val="Heading1"/>
        <w:numPr>
          <w:ilvl w:val="0"/>
          <w:numId w:val="0"/>
        </w:numPr>
      </w:pPr>
      <w:bookmarkStart w:id="35" w:name="_Toc78075"/>
      <w:bookmarkStart w:id="36" w:name="_Toc107480781"/>
      <w:r>
        <w:lastRenderedPageBreak/>
        <w:t>SAŽETAK</w:t>
      </w:r>
      <w:bookmarkEnd w:id="36"/>
      <w:r>
        <w:t xml:space="preserve"> </w:t>
      </w:r>
      <w:bookmarkEnd w:id="35"/>
    </w:p>
    <w:p w14:paraId="6C7F8DA1" w14:textId="39187A2F" w:rsidR="0084226B" w:rsidRDefault="0084226B" w:rsidP="0084226B">
      <w:pPr>
        <w:spacing w:after="0" w:line="259" w:lineRule="auto"/>
        <w:jc w:val="left"/>
      </w:pPr>
      <w:r>
        <w:rPr>
          <w:rFonts w:eastAsia="Times New Roman"/>
          <w:b/>
          <w:sz w:val="28"/>
        </w:rPr>
        <w:tab/>
        <w:t xml:space="preserve"> </w:t>
      </w:r>
      <w:r>
        <w:br w:type="page"/>
      </w:r>
    </w:p>
    <w:p w14:paraId="746939B1" w14:textId="77777777" w:rsidR="0084226B" w:rsidRDefault="0084226B" w:rsidP="0084226B">
      <w:pPr>
        <w:pStyle w:val="Heading1"/>
        <w:numPr>
          <w:ilvl w:val="0"/>
          <w:numId w:val="0"/>
        </w:numPr>
        <w:ind w:left="-5"/>
      </w:pPr>
      <w:bookmarkStart w:id="37" w:name="_Toc78076"/>
      <w:bookmarkStart w:id="38" w:name="_Toc107480782"/>
      <w:r>
        <w:lastRenderedPageBreak/>
        <w:t>ABSTRACT</w:t>
      </w:r>
      <w:bookmarkEnd w:id="38"/>
      <w:r>
        <w:t xml:space="preserve"> </w:t>
      </w:r>
      <w:bookmarkEnd w:id="37"/>
    </w:p>
    <w:p w14:paraId="5D83195E" w14:textId="28D070C3" w:rsidR="0084226B" w:rsidRDefault="0084226B">
      <w:pPr>
        <w:spacing w:line="259" w:lineRule="auto"/>
        <w:jc w:val="left"/>
      </w:pPr>
    </w:p>
    <w:p w14:paraId="5F82C3BA" w14:textId="369B9D13" w:rsidR="0084226B" w:rsidRDefault="0084226B">
      <w:pPr>
        <w:spacing w:line="259" w:lineRule="auto"/>
        <w:jc w:val="left"/>
      </w:pPr>
    </w:p>
    <w:p w14:paraId="0AE5A7F7" w14:textId="463DA0C8" w:rsidR="0084226B" w:rsidRDefault="0084226B">
      <w:pPr>
        <w:spacing w:line="259" w:lineRule="auto"/>
        <w:jc w:val="left"/>
      </w:pPr>
    </w:p>
    <w:p w14:paraId="454DED66" w14:textId="088DE24C" w:rsidR="0084226B" w:rsidRDefault="0084226B">
      <w:pPr>
        <w:spacing w:line="259" w:lineRule="auto"/>
        <w:jc w:val="left"/>
      </w:pPr>
    </w:p>
    <w:p w14:paraId="462F2C4A" w14:textId="3D80540E" w:rsidR="0084226B" w:rsidRDefault="0084226B">
      <w:pPr>
        <w:spacing w:line="259" w:lineRule="auto"/>
        <w:jc w:val="left"/>
      </w:pPr>
    </w:p>
    <w:p w14:paraId="7F25640A" w14:textId="790F82DF" w:rsidR="0084226B" w:rsidRDefault="0084226B">
      <w:pPr>
        <w:spacing w:line="259" w:lineRule="auto"/>
        <w:jc w:val="left"/>
      </w:pPr>
    </w:p>
    <w:p w14:paraId="631C93FB" w14:textId="5EDAC8ED" w:rsidR="0084226B" w:rsidRDefault="0084226B">
      <w:pPr>
        <w:spacing w:line="259" w:lineRule="auto"/>
        <w:jc w:val="left"/>
      </w:pPr>
    </w:p>
    <w:p w14:paraId="0A5B22F0" w14:textId="47C517C2" w:rsidR="0084226B" w:rsidRDefault="0084226B">
      <w:pPr>
        <w:spacing w:line="259" w:lineRule="auto"/>
        <w:jc w:val="left"/>
      </w:pPr>
    </w:p>
    <w:p w14:paraId="6F2D4B82" w14:textId="2E413348" w:rsidR="0084226B" w:rsidRDefault="0084226B">
      <w:pPr>
        <w:spacing w:line="259" w:lineRule="auto"/>
        <w:jc w:val="left"/>
      </w:pPr>
    </w:p>
    <w:p w14:paraId="16590F6D" w14:textId="15FC000A" w:rsidR="0084226B" w:rsidRDefault="0084226B">
      <w:pPr>
        <w:spacing w:line="259" w:lineRule="auto"/>
        <w:jc w:val="left"/>
      </w:pPr>
    </w:p>
    <w:p w14:paraId="7F9A49F5" w14:textId="2A2088DD" w:rsidR="0084226B" w:rsidRDefault="0084226B">
      <w:pPr>
        <w:spacing w:line="259" w:lineRule="auto"/>
        <w:jc w:val="left"/>
      </w:pPr>
    </w:p>
    <w:p w14:paraId="3D2F4E24" w14:textId="2E07EB90" w:rsidR="0084226B" w:rsidRDefault="0084226B">
      <w:pPr>
        <w:spacing w:line="259" w:lineRule="auto"/>
        <w:jc w:val="left"/>
      </w:pPr>
    </w:p>
    <w:p w14:paraId="0087548C" w14:textId="74B06952" w:rsidR="0084226B" w:rsidRDefault="0084226B" w:rsidP="00373C3B">
      <w:pPr>
        <w:pStyle w:val="Heading1"/>
        <w:numPr>
          <w:ilvl w:val="0"/>
          <w:numId w:val="0"/>
        </w:numPr>
        <w:ind w:left="357" w:hanging="357"/>
      </w:pPr>
    </w:p>
    <w:p w14:paraId="2EC56374" w14:textId="65852BEF" w:rsidR="007A6A96" w:rsidRDefault="007A6A96" w:rsidP="007A6A96"/>
    <w:p w14:paraId="40F36503" w14:textId="5477013A" w:rsidR="007A6A96" w:rsidRDefault="007A6A96" w:rsidP="007A6A96"/>
    <w:p w14:paraId="7476DF71" w14:textId="0F66D5EF" w:rsidR="007A6A96" w:rsidRDefault="007A6A96" w:rsidP="007A6A96"/>
    <w:p w14:paraId="7729EA3E" w14:textId="1E0C441D" w:rsidR="007A6A96" w:rsidRDefault="007A6A96" w:rsidP="007A6A96"/>
    <w:p w14:paraId="579DBC1D" w14:textId="59468B7C" w:rsidR="007A6A96" w:rsidRDefault="007A6A96" w:rsidP="007A6A96"/>
    <w:p w14:paraId="026203EB" w14:textId="053D091E" w:rsidR="007A6A96" w:rsidRDefault="007A6A96" w:rsidP="007A6A96"/>
    <w:p w14:paraId="119386F7" w14:textId="63AD6BA4" w:rsidR="007A6A96" w:rsidRDefault="007A6A96" w:rsidP="007A6A96"/>
    <w:p w14:paraId="0F074CD5" w14:textId="261B45DF" w:rsidR="007A6A96" w:rsidRDefault="007A6A96" w:rsidP="007A6A96"/>
    <w:p w14:paraId="7F544237" w14:textId="0B71A341" w:rsidR="007A6A96" w:rsidRDefault="007A6A96" w:rsidP="007A6A96"/>
    <w:p w14:paraId="2190A518" w14:textId="77777777" w:rsidR="007A6A96" w:rsidRPr="007A6A96" w:rsidRDefault="007A6A96" w:rsidP="007A6A96"/>
    <w:p w14:paraId="72B45E57" w14:textId="77777777" w:rsidR="0084226B" w:rsidRPr="0084226B" w:rsidRDefault="0084226B" w:rsidP="0084226B"/>
    <w:p w14:paraId="5DA19C4E" w14:textId="2664B52D" w:rsidR="001B30C3" w:rsidRDefault="00DD2641" w:rsidP="00373C3B">
      <w:pPr>
        <w:pStyle w:val="Heading1"/>
        <w:numPr>
          <w:ilvl w:val="0"/>
          <w:numId w:val="0"/>
        </w:numPr>
        <w:ind w:left="357" w:hanging="357"/>
      </w:pPr>
      <w:bookmarkStart w:id="39" w:name="_Toc107480783"/>
      <w:r>
        <w:lastRenderedPageBreak/>
        <w:t>ŽIVOTOPIS</w:t>
      </w:r>
      <w:bookmarkEnd w:id="39"/>
    </w:p>
    <w:p w14:paraId="31CCA974" w14:textId="138D8855" w:rsidR="009618EE" w:rsidRDefault="009618EE" w:rsidP="00DD2641"/>
    <w:p w14:paraId="37B3D968" w14:textId="19A710DB" w:rsidR="009618EE" w:rsidRDefault="009618EE" w:rsidP="009618EE">
      <w:pPr>
        <w:pStyle w:val="NoSpacing"/>
        <w:tabs>
          <w:tab w:val="center" w:pos="6804"/>
        </w:tabs>
        <w:jc w:val="both"/>
      </w:pPr>
      <w:r>
        <w:tab/>
        <w:t>___________________________</w:t>
      </w:r>
    </w:p>
    <w:p w14:paraId="138365CC" w14:textId="451A5133" w:rsidR="009618EE" w:rsidRDefault="009618EE" w:rsidP="009618EE">
      <w:pPr>
        <w:pStyle w:val="NoSpacing"/>
        <w:tabs>
          <w:tab w:val="center" w:pos="6804"/>
        </w:tabs>
        <w:jc w:val="both"/>
      </w:pPr>
      <w:r>
        <w:tab/>
        <w:t>Potpis autora</w:t>
      </w:r>
    </w:p>
    <w:p w14:paraId="1DA9F64F" w14:textId="1C5AF3F1" w:rsidR="007A6A96" w:rsidRDefault="007A6A96" w:rsidP="009618EE">
      <w:pPr>
        <w:pStyle w:val="NoSpacing"/>
        <w:tabs>
          <w:tab w:val="center" w:pos="6804"/>
        </w:tabs>
        <w:jc w:val="both"/>
      </w:pPr>
    </w:p>
    <w:p w14:paraId="684D23B7" w14:textId="7260020A" w:rsidR="007A6A96" w:rsidRDefault="007A6A96" w:rsidP="009618EE">
      <w:pPr>
        <w:pStyle w:val="NoSpacing"/>
        <w:tabs>
          <w:tab w:val="center" w:pos="6804"/>
        </w:tabs>
        <w:jc w:val="both"/>
      </w:pPr>
    </w:p>
    <w:p w14:paraId="683B1C50" w14:textId="3EBA0B72" w:rsidR="007A6A96" w:rsidRDefault="007A6A96" w:rsidP="009618EE">
      <w:pPr>
        <w:pStyle w:val="NoSpacing"/>
        <w:tabs>
          <w:tab w:val="center" w:pos="6804"/>
        </w:tabs>
        <w:jc w:val="both"/>
      </w:pPr>
    </w:p>
    <w:p w14:paraId="0255DADA" w14:textId="32B986C8" w:rsidR="007A6A96" w:rsidRDefault="007A6A96" w:rsidP="009618EE">
      <w:pPr>
        <w:pStyle w:val="NoSpacing"/>
        <w:tabs>
          <w:tab w:val="center" w:pos="6804"/>
        </w:tabs>
        <w:jc w:val="both"/>
      </w:pPr>
    </w:p>
    <w:p w14:paraId="1274793C" w14:textId="195B9D5C" w:rsidR="007A6A96" w:rsidRDefault="007A6A96" w:rsidP="009618EE">
      <w:pPr>
        <w:pStyle w:val="NoSpacing"/>
        <w:tabs>
          <w:tab w:val="center" w:pos="6804"/>
        </w:tabs>
        <w:jc w:val="both"/>
      </w:pPr>
    </w:p>
    <w:p w14:paraId="6AB08C7D" w14:textId="120A8ED9" w:rsidR="007A6A96" w:rsidRDefault="007A6A96" w:rsidP="009618EE">
      <w:pPr>
        <w:pStyle w:val="NoSpacing"/>
        <w:tabs>
          <w:tab w:val="center" w:pos="6804"/>
        </w:tabs>
        <w:jc w:val="both"/>
      </w:pPr>
    </w:p>
    <w:p w14:paraId="3A16E2D7" w14:textId="1B091AF0" w:rsidR="007A6A96" w:rsidRDefault="007A6A96" w:rsidP="009618EE">
      <w:pPr>
        <w:pStyle w:val="NoSpacing"/>
        <w:tabs>
          <w:tab w:val="center" w:pos="6804"/>
        </w:tabs>
        <w:jc w:val="both"/>
      </w:pPr>
    </w:p>
    <w:p w14:paraId="475B31F1" w14:textId="1097D2B4" w:rsidR="007A6A96" w:rsidRDefault="007A6A96" w:rsidP="009618EE">
      <w:pPr>
        <w:pStyle w:val="NoSpacing"/>
        <w:tabs>
          <w:tab w:val="center" w:pos="6804"/>
        </w:tabs>
        <w:jc w:val="both"/>
      </w:pPr>
    </w:p>
    <w:p w14:paraId="2B7B094D" w14:textId="2A209482" w:rsidR="007A6A96" w:rsidRDefault="007A6A96" w:rsidP="009618EE">
      <w:pPr>
        <w:pStyle w:val="NoSpacing"/>
        <w:tabs>
          <w:tab w:val="center" w:pos="6804"/>
        </w:tabs>
        <w:jc w:val="both"/>
      </w:pPr>
    </w:p>
    <w:p w14:paraId="3EEE0848" w14:textId="4CC08FD1" w:rsidR="007A6A96" w:rsidRDefault="007A6A96" w:rsidP="009618EE">
      <w:pPr>
        <w:pStyle w:val="NoSpacing"/>
        <w:tabs>
          <w:tab w:val="center" w:pos="6804"/>
        </w:tabs>
        <w:jc w:val="both"/>
      </w:pPr>
    </w:p>
    <w:p w14:paraId="125A20B7" w14:textId="26A5D384" w:rsidR="007A6A96" w:rsidRDefault="007A6A96" w:rsidP="009618EE">
      <w:pPr>
        <w:pStyle w:val="NoSpacing"/>
        <w:tabs>
          <w:tab w:val="center" w:pos="6804"/>
        </w:tabs>
        <w:jc w:val="both"/>
      </w:pPr>
    </w:p>
    <w:p w14:paraId="42B029EC" w14:textId="7B451AB2" w:rsidR="007A6A96" w:rsidRDefault="007A6A96" w:rsidP="009618EE">
      <w:pPr>
        <w:pStyle w:val="NoSpacing"/>
        <w:tabs>
          <w:tab w:val="center" w:pos="6804"/>
        </w:tabs>
        <w:jc w:val="both"/>
      </w:pPr>
    </w:p>
    <w:p w14:paraId="251E284F" w14:textId="10FD2C1A" w:rsidR="007A6A96" w:rsidRDefault="007A6A96" w:rsidP="009618EE">
      <w:pPr>
        <w:pStyle w:val="NoSpacing"/>
        <w:tabs>
          <w:tab w:val="center" w:pos="6804"/>
        </w:tabs>
        <w:jc w:val="both"/>
      </w:pPr>
    </w:p>
    <w:p w14:paraId="5B91AD45" w14:textId="7EB1295F" w:rsidR="007A6A96" w:rsidRDefault="007A6A96" w:rsidP="009618EE">
      <w:pPr>
        <w:pStyle w:val="NoSpacing"/>
        <w:tabs>
          <w:tab w:val="center" w:pos="6804"/>
        </w:tabs>
        <w:jc w:val="both"/>
      </w:pPr>
    </w:p>
    <w:p w14:paraId="6D8D24A2" w14:textId="5AC35642" w:rsidR="007A6A96" w:rsidRDefault="007A6A96" w:rsidP="009618EE">
      <w:pPr>
        <w:pStyle w:val="NoSpacing"/>
        <w:tabs>
          <w:tab w:val="center" w:pos="6804"/>
        </w:tabs>
        <w:jc w:val="both"/>
      </w:pPr>
    </w:p>
    <w:p w14:paraId="12D1021D" w14:textId="774AC7BB" w:rsidR="007A6A96" w:rsidRDefault="007A6A96" w:rsidP="009618EE">
      <w:pPr>
        <w:pStyle w:val="NoSpacing"/>
        <w:tabs>
          <w:tab w:val="center" w:pos="6804"/>
        </w:tabs>
        <w:jc w:val="both"/>
      </w:pPr>
    </w:p>
    <w:p w14:paraId="0ADD4FCA" w14:textId="674ABFCA" w:rsidR="007A6A96" w:rsidRDefault="007A6A96" w:rsidP="009618EE">
      <w:pPr>
        <w:pStyle w:val="NoSpacing"/>
        <w:tabs>
          <w:tab w:val="center" w:pos="6804"/>
        </w:tabs>
        <w:jc w:val="both"/>
      </w:pPr>
    </w:p>
    <w:p w14:paraId="39AC8632" w14:textId="2AA4EF87" w:rsidR="007A6A96" w:rsidRDefault="007A6A96" w:rsidP="009618EE">
      <w:pPr>
        <w:pStyle w:val="NoSpacing"/>
        <w:tabs>
          <w:tab w:val="center" w:pos="6804"/>
        </w:tabs>
        <w:jc w:val="both"/>
      </w:pPr>
    </w:p>
    <w:p w14:paraId="1485CCD6" w14:textId="6C0FE975" w:rsidR="007A6A96" w:rsidRDefault="007A6A96" w:rsidP="009618EE">
      <w:pPr>
        <w:pStyle w:val="NoSpacing"/>
        <w:tabs>
          <w:tab w:val="center" w:pos="6804"/>
        </w:tabs>
        <w:jc w:val="both"/>
      </w:pPr>
    </w:p>
    <w:p w14:paraId="397C24CA" w14:textId="6A9C39D0" w:rsidR="007A6A96" w:rsidRDefault="007A6A96" w:rsidP="009618EE">
      <w:pPr>
        <w:pStyle w:val="NoSpacing"/>
        <w:tabs>
          <w:tab w:val="center" w:pos="6804"/>
        </w:tabs>
        <w:jc w:val="both"/>
      </w:pPr>
    </w:p>
    <w:p w14:paraId="0662D801" w14:textId="19054002" w:rsidR="007A6A96" w:rsidRDefault="007A6A96" w:rsidP="009618EE">
      <w:pPr>
        <w:pStyle w:val="NoSpacing"/>
        <w:tabs>
          <w:tab w:val="center" w:pos="6804"/>
        </w:tabs>
        <w:jc w:val="both"/>
      </w:pPr>
    </w:p>
    <w:p w14:paraId="7975558E" w14:textId="256017B5" w:rsidR="007A6A96" w:rsidRDefault="007A6A96" w:rsidP="009618EE">
      <w:pPr>
        <w:pStyle w:val="NoSpacing"/>
        <w:tabs>
          <w:tab w:val="center" w:pos="6804"/>
        </w:tabs>
        <w:jc w:val="both"/>
      </w:pPr>
    </w:p>
    <w:p w14:paraId="727A3C9D" w14:textId="56744646" w:rsidR="007A6A96" w:rsidRDefault="007A6A96" w:rsidP="009618EE">
      <w:pPr>
        <w:pStyle w:val="NoSpacing"/>
        <w:tabs>
          <w:tab w:val="center" w:pos="6804"/>
        </w:tabs>
        <w:jc w:val="both"/>
      </w:pPr>
    </w:p>
    <w:p w14:paraId="45B8D35B" w14:textId="5E91216C" w:rsidR="007A6A96" w:rsidRDefault="007A6A96" w:rsidP="009618EE">
      <w:pPr>
        <w:pStyle w:val="NoSpacing"/>
        <w:tabs>
          <w:tab w:val="center" w:pos="6804"/>
        </w:tabs>
        <w:jc w:val="both"/>
      </w:pPr>
    </w:p>
    <w:p w14:paraId="00BC2480" w14:textId="4CD0E411" w:rsidR="007A6A96" w:rsidRDefault="007A6A96" w:rsidP="009618EE">
      <w:pPr>
        <w:pStyle w:val="NoSpacing"/>
        <w:tabs>
          <w:tab w:val="center" w:pos="6804"/>
        </w:tabs>
        <w:jc w:val="both"/>
      </w:pPr>
    </w:p>
    <w:p w14:paraId="04CA4868" w14:textId="5F486FC2" w:rsidR="007A6A96" w:rsidRDefault="007A6A96" w:rsidP="009618EE">
      <w:pPr>
        <w:pStyle w:val="NoSpacing"/>
        <w:tabs>
          <w:tab w:val="center" w:pos="6804"/>
        </w:tabs>
        <w:jc w:val="both"/>
      </w:pPr>
    </w:p>
    <w:p w14:paraId="78F4453B" w14:textId="4E10EDE1" w:rsidR="007A6A96" w:rsidRDefault="007A6A96" w:rsidP="009618EE">
      <w:pPr>
        <w:pStyle w:val="NoSpacing"/>
        <w:tabs>
          <w:tab w:val="center" w:pos="6804"/>
        </w:tabs>
        <w:jc w:val="both"/>
      </w:pPr>
    </w:p>
    <w:p w14:paraId="7A82BDE8" w14:textId="04BC6013" w:rsidR="007A6A96" w:rsidRDefault="007A6A96" w:rsidP="009618EE">
      <w:pPr>
        <w:pStyle w:val="NoSpacing"/>
        <w:tabs>
          <w:tab w:val="center" w:pos="6804"/>
        </w:tabs>
        <w:jc w:val="both"/>
      </w:pPr>
    </w:p>
    <w:p w14:paraId="49BE76DE" w14:textId="2AE304CE" w:rsidR="007A6A96" w:rsidRDefault="007A6A96" w:rsidP="009618EE">
      <w:pPr>
        <w:pStyle w:val="NoSpacing"/>
        <w:tabs>
          <w:tab w:val="center" w:pos="6804"/>
        </w:tabs>
        <w:jc w:val="both"/>
      </w:pPr>
    </w:p>
    <w:p w14:paraId="623C2ABA" w14:textId="393FFDE2" w:rsidR="007A6A96" w:rsidRDefault="007A6A96" w:rsidP="009618EE">
      <w:pPr>
        <w:pStyle w:val="NoSpacing"/>
        <w:tabs>
          <w:tab w:val="center" w:pos="6804"/>
        </w:tabs>
        <w:jc w:val="both"/>
      </w:pPr>
    </w:p>
    <w:p w14:paraId="66FB988C" w14:textId="5D181DB5" w:rsidR="007A6A96" w:rsidRDefault="007A6A96" w:rsidP="009618EE">
      <w:pPr>
        <w:pStyle w:val="NoSpacing"/>
        <w:tabs>
          <w:tab w:val="center" w:pos="6804"/>
        </w:tabs>
        <w:jc w:val="both"/>
      </w:pPr>
    </w:p>
    <w:p w14:paraId="01388359" w14:textId="70139198" w:rsidR="007A6A96" w:rsidRDefault="007A6A96" w:rsidP="009618EE">
      <w:pPr>
        <w:pStyle w:val="NoSpacing"/>
        <w:tabs>
          <w:tab w:val="center" w:pos="6804"/>
        </w:tabs>
        <w:jc w:val="both"/>
      </w:pPr>
    </w:p>
    <w:p w14:paraId="39C57120" w14:textId="6691B635" w:rsidR="007A6A96" w:rsidRDefault="007A6A96" w:rsidP="009618EE">
      <w:pPr>
        <w:pStyle w:val="NoSpacing"/>
        <w:tabs>
          <w:tab w:val="center" w:pos="6804"/>
        </w:tabs>
        <w:jc w:val="both"/>
      </w:pPr>
    </w:p>
    <w:p w14:paraId="7F080A6F" w14:textId="728535D6" w:rsidR="007A6A96" w:rsidRDefault="007A6A96" w:rsidP="009618EE">
      <w:pPr>
        <w:pStyle w:val="NoSpacing"/>
        <w:tabs>
          <w:tab w:val="center" w:pos="6804"/>
        </w:tabs>
        <w:jc w:val="both"/>
      </w:pPr>
    </w:p>
    <w:p w14:paraId="7B6F5A22" w14:textId="79E1D33E" w:rsidR="007A6A96" w:rsidRDefault="007A6A96" w:rsidP="009618EE">
      <w:pPr>
        <w:pStyle w:val="NoSpacing"/>
        <w:tabs>
          <w:tab w:val="center" w:pos="6804"/>
        </w:tabs>
        <w:jc w:val="both"/>
      </w:pPr>
    </w:p>
    <w:p w14:paraId="6771EC54" w14:textId="188447A2" w:rsidR="007A6A96" w:rsidRDefault="007A6A96" w:rsidP="009618EE">
      <w:pPr>
        <w:pStyle w:val="NoSpacing"/>
        <w:tabs>
          <w:tab w:val="center" w:pos="6804"/>
        </w:tabs>
        <w:jc w:val="both"/>
      </w:pPr>
    </w:p>
    <w:p w14:paraId="25BCC1A8" w14:textId="555E1F86" w:rsidR="007A6A96" w:rsidRDefault="007A6A96" w:rsidP="009618EE">
      <w:pPr>
        <w:pStyle w:val="NoSpacing"/>
        <w:tabs>
          <w:tab w:val="center" w:pos="6804"/>
        </w:tabs>
        <w:jc w:val="both"/>
      </w:pPr>
    </w:p>
    <w:p w14:paraId="16EC3B30" w14:textId="7FA75C4D" w:rsidR="007A6A96" w:rsidRDefault="007A6A96" w:rsidP="009618EE">
      <w:pPr>
        <w:pStyle w:val="NoSpacing"/>
        <w:tabs>
          <w:tab w:val="center" w:pos="6804"/>
        </w:tabs>
        <w:jc w:val="both"/>
      </w:pPr>
    </w:p>
    <w:p w14:paraId="528CFB32" w14:textId="058D8582" w:rsidR="007A6A96" w:rsidRDefault="007A6A96" w:rsidP="009618EE">
      <w:pPr>
        <w:pStyle w:val="NoSpacing"/>
        <w:tabs>
          <w:tab w:val="center" w:pos="6804"/>
        </w:tabs>
        <w:jc w:val="both"/>
      </w:pPr>
    </w:p>
    <w:p w14:paraId="214785A0" w14:textId="4FDE03D8" w:rsidR="007A6A96" w:rsidRDefault="007A6A96" w:rsidP="009618EE">
      <w:pPr>
        <w:pStyle w:val="NoSpacing"/>
        <w:tabs>
          <w:tab w:val="center" w:pos="6804"/>
        </w:tabs>
        <w:jc w:val="both"/>
      </w:pPr>
    </w:p>
    <w:p w14:paraId="13466291" w14:textId="0E401A23" w:rsidR="007A6A96" w:rsidRDefault="007A6A96" w:rsidP="009618EE">
      <w:pPr>
        <w:pStyle w:val="NoSpacing"/>
        <w:tabs>
          <w:tab w:val="center" w:pos="6804"/>
        </w:tabs>
        <w:jc w:val="both"/>
      </w:pPr>
    </w:p>
    <w:p w14:paraId="4C3772CD" w14:textId="063C0442" w:rsidR="007A6A96" w:rsidRDefault="007A6A96" w:rsidP="009618EE">
      <w:pPr>
        <w:pStyle w:val="NoSpacing"/>
        <w:tabs>
          <w:tab w:val="center" w:pos="6804"/>
        </w:tabs>
        <w:jc w:val="both"/>
      </w:pPr>
    </w:p>
    <w:p w14:paraId="477C0D07" w14:textId="7D0C9018" w:rsidR="007A6A96" w:rsidRDefault="007A6A96" w:rsidP="009618EE">
      <w:pPr>
        <w:pStyle w:val="NoSpacing"/>
        <w:tabs>
          <w:tab w:val="center" w:pos="6804"/>
        </w:tabs>
        <w:jc w:val="both"/>
      </w:pPr>
    </w:p>
    <w:p w14:paraId="6600DEA7" w14:textId="4A6AA946" w:rsidR="007A6A96" w:rsidRDefault="007A6A96" w:rsidP="009618EE">
      <w:pPr>
        <w:pStyle w:val="NoSpacing"/>
        <w:tabs>
          <w:tab w:val="center" w:pos="6804"/>
        </w:tabs>
        <w:jc w:val="both"/>
      </w:pPr>
    </w:p>
    <w:p w14:paraId="78ECBEE3" w14:textId="2D641037" w:rsidR="007A6A96" w:rsidRDefault="007A6A96" w:rsidP="009618EE">
      <w:pPr>
        <w:pStyle w:val="NoSpacing"/>
        <w:tabs>
          <w:tab w:val="center" w:pos="6804"/>
        </w:tabs>
        <w:jc w:val="both"/>
      </w:pPr>
    </w:p>
    <w:p w14:paraId="72CECA4C" w14:textId="0233A7EB" w:rsidR="007A6A96" w:rsidRDefault="007A6A96" w:rsidP="009618EE">
      <w:pPr>
        <w:pStyle w:val="NoSpacing"/>
        <w:tabs>
          <w:tab w:val="center" w:pos="6804"/>
        </w:tabs>
        <w:jc w:val="both"/>
      </w:pPr>
    </w:p>
    <w:p w14:paraId="12BDA1D7" w14:textId="0FF662D1" w:rsidR="007A6A96" w:rsidRDefault="007A6A96" w:rsidP="009618EE">
      <w:pPr>
        <w:pStyle w:val="NoSpacing"/>
        <w:tabs>
          <w:tab w:val="center" w:pos="6804"/>
        </w:tabs>
        <w:jc w:val="both"/>
      </w:pPr>
    </w:p>
    <w:p w14:paraId="7A39AEC2" w14:textId="11F24995" w:rsidR="007A6A96" w:rsidRDefault="007A6A96" w:rsidP="009618EE">
      <w:pPr>
        <w:pStyle w:val="NoSpacing"/>
        <w:tabs>
          <w:tab w:val="center" w:pos="6804"/>
        </w:tabs>
        <w:jc w:val="both"/>
      </w:pPr>
    </w:p>
    <w:p w14:paraId="16FD8B69" w14:textId="17D9EA0D" w:rsidR="007A6A96" w:rsidRDefault="007A6A96" w:rsidP="009618EE">
      <w:pPr>
        <w:pStyle w:val="NoSpacing"/>
        <w:tabs>
          <w:tab w:val="center" w:pos="6804"/>
        </w:tabs>
        <w:jc w:val="both"/>
      </w:pPr>
    </w:p>
    <w:p w14:paraId="1DF4C353" w14:textId="51F60F62" w:rsidR="007A6A96" w:rsidRDefault="007A6A96" w:rsidP="009618EE">
      <w:pPr>
        <w:pStyle w:val="NoSpacing"/>
        <w:tabs>
          <w:tab w:val="center" w:pos="6804"/>
        </w:tabs>
        <w:jc w:val="both"/>
      </w:pPr>
    </w:p>
    <w:p w14:paraId="67B90056" w14:textId="3F4EC5FF" w:rsidR="007A6A96" w:rsidRDefault="007A6A96" w:rsidP="009618EE">
      <w:pPr>
        <w:pStyle w:val="NoSpacing"/>
        <w:tabs>
          <w:tab w:val="center" w:pos="6804"/>
        </w:tabs>
        <w:jc w:val="both"/>
      </w:pPr>
    </w:p>
    <w:p w14:paraId="4C0EB0E9" w14:textId="6AA5BC59" w:rsidR="007A6A96" w:rsidRDefault="007A6A96" w:rsidP="009618EE">
      <w:pPr>
        <w:pStyle w:val="NoSpacing"/>
        <w:tabs>
          <w:tab w:val="center" w:pos="6804"/>
        </w:tabs>
        <w:jc w:val="both"/>
      </w:pPr>
    </w:p>
    <w:p w14:paraId="2CE9F23E" w14:textId="25FEEDFF" w:rsidR="007A6A96" w:rsidRDefault="007A6A96" w:rsidP="009618EE">
      <w:pPr>
        <w:pStyle w:val="NoSpacing"/>
        <w:tabs>
          <w:tab w:val="center" w:pos="6804"/>
        </w:tabs>
        <w:jc w:val="both"/>
      </w:pPr>
    </w:p>
    <w:p w14:paraId="3FFD0F53" w14:textId="63A372A6" w:rsidR="007A6A96" w:rsidRPr="00DD2641" w:rsidRDefault="003C1056" w:rsidP="007E7EC7">
      <w:pPr>
        <w:pStyle w:val="Heading1"/>
        <w:numPr>
          <w:ilvl w:val="0"/>
          <w:numId w:val="0"/>
        </w:numPr>
        <w:ind w:left="357" w:hanging="357"/>
      </w:pPr>
      <w:bookmarkStart w:id="40" w:name="_Toc107480784"/>
      <w:r>
        <w:lastRenderedPageBreak/>
        <w:t>POPIS PRILOGA</w:t>
      </w:r>
      <w:bookmarkEnd w:id="40"/>
    </w:p>
    <w:sectPr w:rsidR="007A6A96" w:rsidRPr="00DD2641" w:rsidSect="00CE4BDD">
      <w:headerReference w:type="default" r:id="rId16"/>
      <w:footerReference w:type="default" r:id="rId17"/>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28CEB" w14:textId="77777777" w:rsidR="007B4C1A" w:rsidRDefault="007B4C1A" w:rsidP="00AF338D">
      <w:r>
        <w:separator/>
      </w:r>
    </w:p>
    <w:p w14:paraId="0464E652" w14:textId="77777777" w:rsidR="007B4C1A" w:rsidRDefault="007B4C1A" w:rsidP="00AF338D"/>
  </w:endnote>
  <w:endnote w:type="continuationSeparator" w:id="0">
    <w:p w14:paraId="342F9C55" w14:textId="77777777" w:rsidR="007B4C1A" w:rsidRDefault="007B4C1A" w:rsidP="00AF338D">
      <w:r>
        <w:continuationSeparator/>
      </w:r>
    </w:p>
    <w:p w14:paraId="218D3B01" w14:textId="77777777" w:rsidR="007B4C1A" w:rsidRDefault="007B4C1A"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D2256" w14:textId="77777777" w:rsidR="007B4C1A" w:rsidRDefault="007B4C1A" w:rsidP="00AF338D">
      <w:r>
        <w:separator/>
      </w:r>
    </w:p>
    <w:p w14:paraId="73AB120F" w14:textId="77777777" w:rsidR="007B4C1A" w:rsidRDefault="007B4C1A" w:rsidP="00AF338D"/>
  </w:footnote>
  <w:footnote w:type="continuationSeparator" w:id="0">
    <w:p w14:paraId="3C7176C3" w14:textId="77777777" w:rsidR="007B4C1A" w:rsidRDefault="007B4C1A" w:rsidP="00AF338D">
      <w:r>
        <w:continuationSeparator/>
      </w:r>
    </w:p>
    <w:p w14:paraId="67E5F94B" w14:textId="77777777" w:rsidR="007B4C1A" w:rsidRDefault="007B4C1A"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DFE0113"/>
    <w:multiLevelType w:val="hybridMultilevel"/>
    <w:tmpl w:val="CF602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13771C1"/>
    <w:multiLevelType w:val="hybridMultilevel"/>
    <w:tmpl w:val="71041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6"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3D163CB8"/>
    <w:multiLevelType w:val="hybridMultilevel"/>
    <w:tmpl w:val="2E004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3"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4" w15:restartNumberingAfterBreak="0">
    <w:nsid w:val="600C6451"/>
    <w:multiLevelType w:val="hybridMultilevel"/>
    <w:tmpl w:val="82D6F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6" w15:restartNumberingAfterBreak="0">
    <w:nsid w:val="65095CCD"/>
    <w:multiLevelType w:val="hybridMultilevel"/>
    <w:tmpl w:val="B802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abstractNumId w:val="18"/>
  </w:num>
  <w:num w:numId="2">
    <w:abstractNumId w:val="21"/>
  </w:num>
  <w:num w:numId="3">
    <w:abstractNumId w:val="12"/>
  </w:num>
  <w:num w:numId="4">
    <w:abstractNumId w:val="14"/>
  </w:num>
  <w:num w:numId="5">
    <w:abstractNumId w:val="19"/>
  </w:num>
  <w:num w:numId="6">
    <w:abstractNumId w:val="15"/>
  </w:num>
  <w:num w:numId="7">
    <w:abstractNumId w:val="22"/>
  </w:num>
  <w:num w:numId="8">
    <w:abstractNumId w:val="25"/>
  </w:num>
  <w:num w:numId="9">
    <w:abstractNumId w:val="27"/>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
    <w:lvlOverride w:ilvl="0">
      <w:startOverride w:val="1"/>
    </w:lvlOverride>
  </w:num>
  <w:num w:numId="24">
    <w:abstractNumId w:val="3"/>
    <w:lvlOverride w:ilvl="0">
      <w:startOverride w:val="1"/>
    </w:lvlOverride>
  </w:num>
  <w:num w:numId="25">
    <w:abstractNumId w:val="3"/>
    <w:lvlOverride w:ilvl="0">
      <w:startOverride w:val="1"/>
    </w:lvlOverride>
  </w:num>
  <w:num w:numId="26">
    <w:abstractNumId w:val="3"/>
    <w:lvlOverride w:ilvl="0">
      <w:startOverride w:val="1"/>
    </w:lvlOverride>
  </w:num>
  <w:num w:numId="27">
    <w:abstractNumId w:val="3"/>
    <w:lvlOverride w:ilvl="0">
      <w:startOverride w:val="1"/>
    </w:lvlOverride>
  </w:num>
  <w:num w:numId="28">
    <w:abstractNumId w:val="3"/>
    <w:lvlOverride w:ilvl="0">
      <w:startOverride w:val="1"/>
    </w:lvlOverride>
  </w:num>
  <w:num w:numId="29">
    <w:abstractNumId w:val="17"/>
  </w:num>
  <w:num w:numId="30">
    <w:abstractNumId w:val="11"/>
  </w:num>
  <w:num w:numId="31">
    <w:abstractNumId w:val="3"/>
    <w:lvlOverride w:ilvl="0">
      <w:startOverride w:val="1"/>
    </w:lvlOverride>
  </w:num>
  <w:num w:numId="32">
    <w:abstractNumId w:val="3"/>
    <w:lvlOverride w:ilvl="0">
      <w:startOverride w:val="1"/>
    </w:lvlOverride>
  </w:num>
  <w:num w:numId="33">
    <w:abstractNumId w:val="23"/>
  </w:num>
  <w:num w:numId="34">
    <w:abstractNumId w:val="20"/>
  </w:num>
  <w:num w:numId="35">
    <w:abstractNumId w:val="10"/>
  </w:num>
  <w:num w:numId="36">
    <w:abstractNumId w:val="13"/>
  </w:num>
  <w:num w:numId="37">
    <w:abstractNumId w:val="26"/>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502"/>
    <w:rsid w:val="000275B7"/>
    <w:rsid w:val="00037F75"/>
    <w:rsid w:val="00040EB9"/>
    <w:rsid w:val="00043A4E"/>
    <w:rsid w:val="000606BD"/>
    <w:rsid w:val="000650FF"/>
    <w:rsid w:val="00067306"/>
    <w:rsid w:val="00073E6F"/>
    <w:rsid w:val="0007456A"/>
    <w:rsid w:val="00090F94"/>
    <w:rsid w:val="00091CE7"/>
    <w:rsid w:val="00097D58"/>
    <w:rsid w:val="000A4293"/>
    <w:rsid w:val="000B0D97"/>
    <w:rsid w:val="000C7146"/>
    <w:rsid w:val="000D52E9"/>
    <w:rsid w:val="000E5936"/>
    <w:rsid w:val="000F4503"/>
    <w:rsid w:val="001026D3"/>
    <w:rsid w:val="0012697B"/>
    <w:rsid w:val="001417E8"/>
    <w:rsid w:val="00141B31"/>
    <w:rsid w:val="00145413"/>
    <w:rsid w:val="001472CA"/>
    <w:rsid w:val="0015336B"/>
    <w:rsid w:val="0017790D"/>
    <w:rsid w:val="0019138A"/>
    <w:rsid w:val="00193C68"/>
    <w:rsid w:val="001B2820"/>
    <w:rsid w:val="001B30C3"/>
    <w:rsid w:val="001C3483"/>
    <w:rsid w:val="001D440D"/>
    <w:rsid w:val="001F2F00"/>
    <w:rsid w:val="001F401D"/>
    <w:rsid w:val="00202583"/>
    <w:rsid w:val="00202C0A"/>
    <w:rsid w:val="00215CE9"/>
    <w:rsid w:val="002211D3"/>
    <w:rsid w:val="00223A15"/>
    <w:rsid w:val="00226FC2"/>
    <w:rsid w:val="00240474"/>
    <w:rsid w:val="002413C7"/>
    <w:rsid w:val="00250A60"/>
    <w:rsid w:val="00255CD6"/>
    <w:rsid w:val="00267772"/>
    <w:rsid w:val="00267C5D"/>
    <w:rsid w:val="0027163E"/>
    <w:rsid w:val="00280A38"/>
    <w:rsid w:val="00281074"/>
    <w:rsid w:val="002820FC"/>
    <w:rsid w:val="00283558"/>
    <w:rsid w:val="00286E6D"/>
    <w:rsid w:val="002873F5"/>
    <w:rsid w:val="002877D9"/>
    <w:rsid w:val="00293ED2"/>
    <w:rsid w:val="002A3464"/>
    <w:rsid w:val="002A36AB"/>
    <w:rsid w:val="002B6C97"/>
    <w:rsid w:val="002D2E3E"/>
    <w:rsid w:val="002E42E5"/>
    <w:rsid w:val="002E70E7"/>
    <w:rsid w:val="003058A8"/>
    <w:rsid w:val="003126C6"/>
    <w:rsid w:val="00343769"/>
    <w:rsid w:val="00345C0C"/>
    <w:rsid w:val="00345D4B"/>
    <w:rsid w:val="003472CB"/>
    <w:rsid w:val="00356846"/>
    <w:rsid w:val="00373C3B"/>
    <w:rsid w:val="003A1B5E"/>
    <w:rsid w:val="003B1D3A"/>
    <w:rsid w:val="003B7B62"/>
    <w:rsid w:val="003C1056"/>
    <w:rsid w:val="003C3568"/>
    <w:rsid w:val="003D040B"/>
    <w:rsid w:val="003D2726"/>
    <w:rsid w:val="003D5D0C"/>
    <w:rsid w:val="003E245D"/>
    <w:rsid w:val="003E34AD"/>
    <w:rsid w:val="003F2F87"/>
    <w:rsid w:val="0040106C"/>
    <w:rsid w:val="00405DE3"/>
    <w:rsid w:val="0040758C"/>
    <w:rsid w:val="00415379"/>
    <w:rsid w:val="00416012"/>
    <w:rsid w:val="00422F53"/>
    <w:rsid w:val="00424127"/>
    <w:rsid w:val="00424FDA"/>
    <w:rsid w:val="00431A85"/>
    <w:rsid w:val="00455D4B"/>
    <w:rsid w:val="00463CA2"/>
    <w:rsid w:val="00470A61"/>
    <w:rsid w:val="0048143B"/>
    <w:rsid w:val="00492878"/>
    <w:rsid w:val="004940A5"/>
    <w:rsid w:val="004A6E9C"/>
    <w:rsid w:val="004B26C5"/>
    <w:rsid w:val="004C231A"/>
    <w:rsid w:val="004D6B04"/>
    <w:rsid w:val="004E006E"/>
    <w:rsid w:val="004E1F2F"/>
    <w:rsid w:val="004E4AA5"/>
    <w:rsid w:val="00512ADA"/>
    <w:rsid w:val="0052675E"/>
    <w:rsid w:val="00531F43"/>
    <w:rsid w:val="005434AB"/>
    <w:rsid w:val="00543E9A"/>
    <w:rsid w:val="0055364B"/>
    <w:rsid w:val="00585172"/>
    <w:rsid w:val="00586970"/>
    <w:rsid w:val="00595C63"/>
    <w:rsid w:val="005A3DFC"/>
    <w:rsid w:val="005A532A"/>
    <w:rsid w:val="005B2A0B"/>
    <w:rsid w:val="005B4201"/>
    <w:rsid w:val="005B499F"/>
    <w:rsid w:val="005B7232"/>
    <w:rsid w:val="005C3332"/>
    <w:rsid w:val="005D4156"/>
    <w:rsid w:val="005E2044"/>
    <w:rsid w:val="005E7A77"/>
    <w:rsid w:val="005F289D"/>
    <w:rsid w:val="005F73B6"/>
    <w:rsid w:val="00623BBB"/>
    <w:rsid w:val="00626C60"/>
    <w:rsid w:val="006310E5"/>
    <w:rsid w:val="00634CDD"/>
    <w:rsid w:val="00641B8B"/>
    <w:rsid w:val="006566BC"/>
    <w:rsid w:val="00667914"/>
    <w:rsid w:val="00680D8C"/>
    <w:rsid w:val="006829DA"/>
    <w:rsid w:val="00695C93"/>
    <w:rsid w:val="006A02DE"/>
    <w:rsid w:val="006B2AD1"/>
    <w:rsid w:val="006B2D44"/>
    <w:rsid w:val="006B4760"/>
    <w:rsid w:val="006B478A"/>
    <w:rsid w:val="006E4716"/>
    <w:rsid w:val="006F2577"/>
    <w:rsid w:val="007006D3"/>
    <w:rsid w:val="00707153"/>
    <w:rsid w:val="00713F30"/>
    <w:rsid w:val="00720B32"/>
    <w:rsid w:val="0072364E"/>
    <w:rsid w:val="007247B7"/>
    <w:rsid w:val="00725580"/>
    <w:rsid w:val="007262D7"/>
    <w:rsid w:val="00732C75"/>
    <w:rsid w:val="00743BBA"/>
    <w:rsid w:val="00744638"/>
    <w:rsid w:val="00745934"/>
    <w:rsid w:val="00746FBA"/>
    <w:rsid w:val="007665F0"/>
    <w:rsid w:val="00772155"/>
    <w:rsid w:val="00772EDC"/>
    <w:rsid w:val="0078001B"/>
    <w:rsid w:val="00785421"/>
    <w:rsid w:val="00793E04"/>
    <w:rsid w:val="0079686C"/>
    <w:rsid w:val="00797DFF"/>
    <w:rsid w:val="007A6672"/>
    <w:rsid w:val="007A6A96"/>
    <w:rsid w:val="007A7D67"/>
    <w:rsid w:val="007B27FE"/>
    <w:rsid w:val="007B4C1A"/>
    <w:rsid w:val="007C0464"/>
    <w:rsid w:val="007C67B6"/>
    <w:rsid w:val="007E6183"/>
    <w:rsid w:val="007E77EF"/>
    <w:rsid w:val="007E7EC7"/>
    <w:rsid w:val="007F68B7"/>
    <w:rsid w:val="008014D9"/>
    <w:rsid w:val="008051B8"/>
    <w:rsid w:val="0083143C"/>
    <w:rsid w:val="0084116B"/>
    <w:rsid w:val="0084226B"/>
    <w:rsid w:val="0084436D"/>
    <w:rsid w:val="008458AD"/>
    <w:rsid w:val="00854905"/>
    <w:rsid w:val="008674F8"/>
    <w:rsid w:val="00874737"/>
    <w:rsid w:val="00881425"/>
    <w:rsid w:val="00883E5E"/>
    <w:rsid w:val="0089266E"/>
    <w:rsid w:val="00892DBB"/>
    <w:rsid w:val="00895E4E"/>
    <w:rsid w:val="008A5E74"/>
    <w:rsid w:val="008A6D78"/>
    <w:rsid w:val="008B5DFF"/>
    <w:rsid w:val="008C279C"/>
    <w:rsid w:val="008C7938"/>
    <w:rsid w:val="008F24B5"/>
    <w:rsid w:val="008F60CF"/>
    <w:rsid w:val="00900FFE"/>
    <w:rsid w:val="009043D7"/>
    <w:rsid w:val="00905824"/>
    <w:rsid w:val="009062FE"/>
    <w:rsid w:val="00915848"/>
    <w:rsid w:val="009248A3"/>
    <w:rsid w:val="00931B16"/>
    <w:rsid w:val="00933402"/>
    <w:rsid w:val="0093488D"/>
    <w:rsid w:val="00936055"/>
    <w:rsid w:val="0094253A"/>
    <w:rsid w:val="009425D2"/>
    <w:rsid w:val="00946D84"/>
    <w:rsid w:val="009618EE"/>
    <w:rsid w:val="0096449C"/>
    <w:rsid w:val="00967E09"/>
    <w:rsid w:val="0097391E"/>
    <w:rsid w:val="00974780"/>
    <w:rsid w:val="00976030"/>
    <w:rsid w:val="009811C8"/>
    <w:rsid w:val="00981C26"/>
    <w:rsid w:val="00982AFA"/>
    <w:rsid w:val="00985F7C"/>
    <w:rsid w:val="0099224D"/>
    <w:rsid w:val="00994040"/>
    <w:rsid w:val="009A4963"/>
    <w:rsid w:val="009B1F21"/>
    <w:rsid w:val="009C0630"/>
    <w:rsid w:val="009C1985"/>
    <w:rsid w:val="009C7820"/>
    <w:rsid w:val="009C7C7A"/>
    <w:rsid w:val="009D53E2"/>
    <w:rsid w:val="009D5F39"/>
    <w:rsid w:val="009D69FC"/>
    <w:rsid w:val="00A358E5"/>
    <w:rsid w:val="00A37BC3"/>
    <w:rsid w:val="00A46E43"/>
    <w:rsid w:val="00A52499"/>
    <w:rsid w:val="00A53A51"/>
    <w:rsid w:val="00A60BE7"/>
    <w:rsid w:val="00A71824"/>
    <w:rsid w:val="00A73975"/>
    <w:rsid w:val="00A8100B"/>
    <w:rsid w:val="00A81403"/>
    <w:rsid w:val="00A831FB"/>
    <w:rsid w:val="00A83CD5"/>
    <w:rsid w:val="00A85944"/>
    <w:rsid w:val="00A86D86"/>
    <w:rsid w:val="00A95993"/>
    <w:rsid w:val="00AA4885"/>
    <w:rsid w:val="00AB17B7"/>
    <w:rsid w:val="00AB2D23"/>
    <w:rsid w:val="00AB789A"/>
    <w:rsid w:val="00AC16A5"/>
    <w:rsid w:val="00AD4DE3"/>
    <w:rsid w:val="00AD69E8"/>
    <w:rsid w:val="00AD6B2D"/>
    <w:rsid w:val="00AE0B55"/>
    <w:rsid w:val="00AF338D"/>
    <w:rsid w:val="00AF5220"/>
    <w:rsid w:val="00AF7C26"/>
    <w:rsid w:val="00B251D8"/>
    <w:rsid w:val="00B27F49"/>
    <w:rsid w:val="00B36716"/>
    <w:rsid w:val="00B44713"/>
    <w:rsid w:val="00B57F49"/>
    <w:rsid w:val="00B63608"/>
    <w:rsid w:val="00B6621C"/>
    <w:rsid w:val="00B9453B"/>
    <w:rsid w:val="00BA18C3"/>
    <w:rsid w:val="00BA489B"/>
    <w:rsid w:val="00BB2E16"/>
    <w:rsid w:val="00BD459F"/>
    <w:rsid w:val="00BD74FC"/>
    <w:rsid w:val="00C02BF0"/>
    <w:rsid w:val="00C13777"/>
    <w:rsid w:val="00C13CBF"/>
    <w:rsid w:val="00C2069D"/>
    <w:rsid w:val="00C26103"/>
    <w:rsid w:val="00C37457"/>
    <w:rsid w:val="00C43524"/>
    <w:rsid w:val="00C52698"/>
    <w:rsid w:val="00C53F5E"/>
    <w:rsid w:val="00C673FA"/>
    <w:rsid w:val="00C67C95"/>
    <w:rsid w:val="00C70A19"/>
    <w:rsid w:val="00C762FB"/>
    <w:rsid w:val="00C85411"/>
    <w:rsid w:val="00C871B9"/>
    <w:rsid w:val="00C939D5"/>
    <w:rsid w:val="00C97822"/>
    <w:rsid w:val="00CB08BB"/>
    <w:rsid w:val="00CC6965"/>
    <w:rsid w:val="00CD204B"/>
    <w:rsid w:val="00CD6A61"/>
    <w:rsid w:val="00CD74CD"/>
    <w:rsid w:val="00CD7CD1"/>
    <w:rsid w:val="00CE4BDD"/>
    <w:rsid w:val="00CE7F49"/>
    <w:rsid w:val="00CF61CC"/>
    <w:rsid w:val="00CF76CC"/>
    <w:rsid w:val="00D01F3B"/>
    <w:rsid w:val="00D02181"/>
    <w:rsid w:val="00D10FE3"/>
    <w:rsid w:val="00D118C0"/>
    <w:rsid w:val="00D12C9F"/>
    <w:rsid w:val="00D26EB4"/>
    <w:rsid w:val="00D34D12"/>
    <w:rsid w:val="00D50D9C"/>
    <w:rsid w:val="00D63018"/>
    <w:rsid w:val="00D7275F"/>
    <w:rsid w:val="00D75530"/>
    <w:rsid w:val="00D83D7B"/>
    <w:rsid w:val="00D913C7"/>
    <w:rsid w:val="00DB2E92"/>
    <w:rsid w:val="00DC25AA"/>
    <w:rsid w:val="00DC5294"/>
    <w:rsid w:val="00DC795F"/>
    <w:rsid w:val="00DD00C2"/>
    <w:rsid w:val="00DD2641"/>
    <w:rsid w:val="00DD6071"/>
    <w:rsid w:val="00DE0D2B"/>
    <w:rsid w:val="00E13FC2"/>
    <w:rsid w:val="00E41AF9"/>
    <w:rsid w:val="00E47127"/>
    <w:rsid w:val="00E506D6"/>
    <w:rsid w:val="00E50D39"/>
    <w:rsid w:val="00E522DF"/>
    <w:rsid w:val="00E633E7"/>
    <w:rsid w:val="00E75180"/>
    <w:rsid w:val="00E8220E"/>
    <w:rsid w:val="00E97F7B"/>
    <w:rsid w:val="00EA0357"/>
    <w:rsid w:val="00EA47D0"/>
    <w:rsid w:val="00EA7583"/>
    <w:rsid w:val="00EB2FE4"/>
    <w:rsid w:val="00EC0801"/>
    <w:rsid w:val="00ED04EA"/>
    <w:rsid w:val="00ED2CC6"/>
    <w:rsid w:val="00ED4D24"/>
    <w:rsid w:val="00EE5C6A"/>
    <w:rsid w:val="00EF2FDC"/>
    <w:rsid w:val="00F07AE4"/>
    <w:rsid w:val="00F1555C"/>
    <w:rsid w:val="00F229F5"/>
    <w:rsid w:val="00F25F8E"/>
    <w:rsid w:val="00F335C5"/>
    <w:rsid w:val="00F45ECD"/>
    <w:rsid w:val="00F542A4"/>
    <w:rsid w:val="00F74082"/>
    <w:rsid w:val="00F8318A"/>
    <w:rsid w:val="00F85D87"/>
    <w:rsid w:val="00F9401C"/>
    <w:rsid w:val="00FB10F6"/>
    <w:rsid w:val="00FB2A1C"/>
    <w:rsid w:val="00FC0A25"/>
    <w:rsid w:val="00FC2E42"/>
    <w:rsid w:val="00FC4686"/>
    <w:rsid w:val="00FC50AB"/>
    <w:rsid w:val="00FD4E5E"/>
    <w:rsid w:val="00FE7436"/>
    <w:rsid w:val="00FF4CE2"/>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docId w15:val="{BA4EE564-43BE-4541-99A0-7F4DD05AF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824"/>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3"/>
    <w:next w:val="Normal"/>
    <w:link w:val="Heading4Char"/>
    <w:uiPriority w:val="9"/>
    <w:unhideWhenUsed/>
    <w:qFormat/>
    <w:rsid w:val="00FC2E42"/>
    <w:pPr>
      <w:numPr>
        <w:numId w:val="0"/>
      </w:numPr>
      <w:outlineLvl w:val="3"/>
    </w:pPr>
  </w:style>
  <w:style w:type="paragraph" w:styleId="Heading5">
    <w:name w:val="heading 5"/>
    <w:basedOn w:val="Heading4"/>
    <w:next w:val="Normal"/>
    <w:link w:val="Heading5Char"/>
    <w:uiPriority w:val="9"/>
    <w:unhideWhenUsed/>
    <w:qFormat/>
    <w:rsid w:val="00431A85"/>
    <w:pPr>
      <w:keepNext w:val="0"/>
      <w:keepLines w:val="0"/>
      <w:spacing w:before="0" w:after="160"/>
      <w:outlineLvl w:val="4"/>
    </w:pPr>
    <w:rPr>
      <w:rFonts w:eastAsiaTheme="minorHAnsi"/>
      <w:b w:val="0"/>
      <w:bCs w:val="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BA18C3"/>
    <w:rPr>
      <w:rFonts w:ascii="Times New Roman" w:eastAsiaTheme="majorEastAsia" w:hAnsi="Times New Roman" w:cs="Times New Roman"/>
      <w:b/>
      <w:bCs/>
      <w:sz w:val="24"/>
      <w:szCs w:val="24"/>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table" w:styleId="TableGridLight">
    <w:name w:val="Grid Table Light"/>
    <w:basedOn w:val="TableNormal"/>
    <w:uiPriority w:val="40"/>
    <w:rsid w:val="00743B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43B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3B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43B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43B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3B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4631">
      <w:bodyDiv w:val="1"/>
      <w:marLeft w:val="0"/>
      <w:marRight w:val="0"/>
      <w:marTop w:val="0"/>
      <w:marBottom w:val="0"/>
      <w:divBdr>
        <w:top w:val="none" w:sz="0" w:space="0" w:color="auto"/>
        <w:left w:val="none" w:sz="0" w:space="0" w:color="auto"/>
        <w:bottom w:val="none" w:sz="0" w:space="0" w:color="auto"/>
        <w:right w:val="none" w:sz="0" w:space="0" w:color="auto"/>
      </w:divBdr>
    </w:div>
    <w:div w:id="69667631">
      <w:bodyDiv w:val="1"/>
      <w:marLeft w:val="0"/>
      <w:marRight w:val="0"/>
      <w:marTop w:val="0"/>
      <w:marBottom w:val="0"/>
      <w:divBdr>
        <w:top w:val="none" w:sz="0" w:space="0" w:color="auto"/>
        <w:left w:val="none" w:sz="0" w:space="0" w:color="auto"/>
        <w:bottom w:val="none" w:sz="0" w:space="0" w:color="auto"/>
        <w:right w:val="none" w:sz="0" w:space="0" w:color="auto"/>
      </w:divBdr>
    </w:div>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12618302">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553853974">
      <w:bodyDiv w:val="1"/>
      <w:marLeft w:val="0"/>
      <w:marRight w:val="0"/>
      <w:marTop w:val="0"/>
      <w:marBottom w:val="0"/>
      <w:divBdr>
        <w:top w:val="none" w:sz="0" w:space="0" w:color="auto"/>
        <w:left w:val="none" w:sz="0" w:space="0" w:color="auto"/>
        <w:bottom w:val="none" w:sz="0" w:space="0" w:color="auto"/>
        <w:right w:val="none" w:sz="0" w:space="0" w:color="auto"/>
      </w:divBdr>
    </w:div>
    <w:div w:id="737482756">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885802152">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997734777">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68964204">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09237">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551500756">
      <w:bodyDiv w:val="1"/>
      <w:marLeft w:val="0"/>
      <w:marRight w:val="0"/>
      <w:marTop w:val="0"/>
      <w:marBottom w:val="0"/>
      <w:divBdr>
        <w:top w:val="none" w:sz="0" w:space="0" w:color="auto"/>
        <w:left w:val="none" w:sz="0" w:space="0" w:color="auto"/>
        <w:bottom w:val="none" w:sz="0" w:space="0" w:color="auto"/>
        <w:right w:val="none" w:sz="0" w:space="0" w:color="auto"/>
      </w:divBdr>
    </w:div>
    <w:div w:id="1621644002">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918974582">
      <w:bodyDiv w:val="1"/>
      <w:marLeft w:val="0"/>
      <w:marRight w:val="0"/>
      <w:marTop w:val="0"/>
      <w:marBottom w:val="0"/>
      <w:divBdr>
        <w:top w:val="none" w:sz="0" w:space="0" w:color="auto"/>
        <w:left w:val="none" w:sz="0" w:space="0" w:color="auto"/>
        <w:bottom w:val="none" w:sz="0" w:space="0" w:color="auto"/>
        <w:right w:val="none" w:sz="0" w:space="0" w:color="auto"/>
      </w:divBdr>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6</Pages>
  <Words>4157</Words>
  <Characters>2369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Ivan Štajcer</cp:lastModifiedBy>
  <cp:revision>3</cp:revision>
  <cp:lastPrinted>2020-07-20T11:24:00Z</cp:lastPrinted>
  <dcterms:created xsi:type="dcterms:W3CDTF">2022-06-29T16:40:00Z</dcterms:created>
  <dcterms:modified xsi:type="dcterms:W3CDTF">2022-06-3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